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ela-Siatka"/>
        <w:tblpPr w:leftFromText="141" w:rightFromText="141" w:horzAnchor="margin" w:tblpY="324"/>
        <w:tblW w:w="0" w:type="auto"/>
        <w:tblLook w:val="04A0" w:firstRow="1" w:lastRow="0" w:firstColumn="1" w:lastColumn="0" w:noHBand="0" w:noVBand="1"/>
      </w:tblPr>
      <w:tblGrid>
        <w:gridCol w:w="1950"/>
        <w:gridCol w:w="1921"/>
        <w:gridCol w:w="1936"/>
        <w:gridCol w:w="2150"/>
        <w:gridCol w:w="2150"/>
        <w:gridCol w:w="2150"/>
        <w:gridCol w:w="2030"/>
      </w:tblGrid>
      <w:tr w:rsidR="00D10B85" w:rsidRPr="004D4187" w:rsidTr="0037408A">
        <w:trPr>
          <w:trHeight w:val="415"/>
        </w:trPr>
        <w:tc>
          <w:tcPr>
            <w:tcW w:w="1950" w:type="dxa"/>
            <w:vMerge w:val="restart"/>
            <w:shd w:val="clear" w:color="auto" w:fill="F2F2F2" w:themeFill="background1" w:themeFillShade="F2"/>
            <w:vAlign w:val="center"/>
          </w:tcPr>
          <w:p w:rsidR="00D10B85" w:rsidRPr="004D4187" w:rsidRDefault="00D10B85" w:rsidP="00643131">
            <w:pPr>
              <w:ind w:firstLine="0"/>
              <w:jc w:val="center"/>
              <w:rPr>
                <w:rFonts w:ascii="Times New Roman" w:hAnsi="Times New Roman" w:cs="Times New Roman"/>
                <w:b/>
                <w:i/>
                <w:lang w:val="en-US"/>
              </w:rPr>
            </w:pPr>
            <w:r w:rsidRPr="004D4187">
              <w:rPr>
                <w:rFonts w:ascii="Times New Roman" w:hAnsi="Times New Roman" w:cs="Times New Roman"/>
                <w:b/>
                <w:lang w:val="en-US"/>
              </w:rPr>
              <w:t>Cancer</w:t>
            </w:r>
          </w:p>
        </w:tc>
        <w:tc>
          <w:tcPr>
            <w:tcW w:w="12337" w:type="dxa"/>
            <w:gridSpan w:val="6"/>
            <w:shd w:val="clear" w:color="auto" w:fill="F2F2F2" w:themeFill="background1" w:themeFillShade="F2"/>
            <w:vAlign w:val="center"/>
          </w:tcPr>
          <w:p w:rsidR="00D10B85" w:rsidRPr="004D4187" w:rsidRDefault="00D10B85" w:rsidP="00643131">
            <w:pPr>
              <w:ind w:firstLine="0"/>
              <w:jc w:val="center"/>
              <w:rPr>
                <w:rFonts w:ascii="Times New Roman" w:hAnsi="Times New Roman" w:cs="Times New Roman"/>
                <w:b/>
                <w:lang w:val="en-US"/>
              </w:rPr>
            </w:pPr>
            <w:r w:rsidRPr="004D4187">
              <w:rPr>
                <w:rFonts w:ascii="Times New Roman" w:hAnsi="Times New Roman" w:cs="Times New Roman"/>
                <w:b/>
                <w:i/>
                <w:lang w:val="en-US"/>
              </w:rPr>
              <w:t xml:space="preserve">CTLA-4 </w:t>
            </w:r>
            <w:r w:rsidRPr="004D4187">
              <w:rPr>
                <w:rFonts w:ascii="Times New Roman" w:hAnsi="Times New Roman" w:cs="Times New Roman"/>
                <w:b/>
                <w:lang w:val="en-US"/>
              </w:rPr>
              <w:t>polymorphisms</w:t>
            </w:r>
          </w:p>
        </w:tc>
      </w:tr>
      <w:tr w:rsidR="00D10B85" w:rsidRPr="00C87E1F" w:rsidTr="0037408A">
        <w:trPr>
          <w:trHeight w:val="1079"/>
        </w:trPr>
        <w:tc>
          <w:tcPr>
            <w:tcW w:w="1950" w:type="dxa"/>
            <w:vMerge/>
            <w:shd w:val="clear" w:color="auto" w:fill="F2F2F2" w:themeFill="background1" w:themeFillShade="F2"/>
            <w:vAlign w:val="center"/>
          </w:tcPr>
          <w:p w:rsidR="00D10B85" w:rsidRPr="004D4187" w:rsidRDefault="00D10B85" w:rsidP="00643131">
            <w:pPr>
              <w:ind w:firstLine="0"/>
              <w:jc w:val="center"/>
              <w:rPr>
                <w:rFonts w:ascii="Times New Roman" w:hAnsi="Times New Roman" w:cs="Times New Roman"/>
                <w:b/>
                <w:lang w:val="en-US"/>
              </w:rPr>
            </w:pPr>
          </w:p>
        </w:tc>
        <w:tc>
          <w:tcPr>
            <w:tcW w:w="1921" w:type="dxa"/>
            <w:shd w:val="clear" w:color="auto" w:fill="F2F2F2" w:themeFill="background1" w:themeFillShade="F2"/>
            <w:vAlign w:val="center"/>
          </w:tcPr>
          <w:p w:rsidR="00D10B85" w:rsidRPr="00C87E1F" w:rsidRDefault="00C87E1F" w:rsidP="00643131">
            <w:pPr>
              <w:ind w:firstLine="0"/>
              <w:jc w:val="center"/>
              <w:rPr>
                <w:rFonts w:ascii="Times New Roman" w:hAnsi="Times New Roman" w:cs="Times New Roman"/>
                <w:b/>
                <w:i/>
                <w:iCs/>
                <w:lang w:val="en-US"/>
              </w:rPr>
            </w:pPr>
            <w:r w:rsidRPr="00C87E1F">
              <w:rPr>
                <w:rFonts w:ascii="Times New Roman" w:hAnsi="Times New Roman" w:cs="Times New Roman"/>
                <w:b/>
                <w:i/>
                <w:iCs/>
                <w:lang w:val="en-US"/>
              </w:rPr>
              <w:t>c</w:t>
            </w:r>
            <w:r w:rsidR="00D10B85" w:rsidRPr="00C87E1F">
              <w:rPr>
                <w:rFonts w:ascii="Times New Roman" w:hAnsi="Times New Roman" w:cs="Times New Roman"/>
                <w:b/>
                <w:i/>
                <w:iCs/>
                <w:lang w:val="en-US"/>
              </w:rPr>
              <w:t>.49A&gt;G</w:t>
            </w:r>
          </w:p>
          <w:p w:rsidR="00D10B85" w:rsidRPr="004D4187" w:rsidRDefault="00D10B85" w:rsidP="00643131">
            <w:pPr>
              <w:ind w:firstLine="0"/>
              <w:jc w:val="center"/>
              <w:rPr>
                <w:rFonts w:ascii="Times New Roman" w:hAnsi="Times New Roman" w:cs="Times New Roman"/>
                <w:b/>
                <w:lang w:val="en-US"/>
              </w:rPr>
            </w:pPr>
            <w:r w:rsidRPr="004D4187">
              <w:rPr>
                <w:rFonts w:ascii="Times New Roman" w:hAnsi="Times New Roman" w:cs="Times New Roman"/>
                <w:b/>
                <w:lang w:val="en-US"/>
              </w:rPr>
              <w:t>(rs231775)</w:t>
            </w:r>
          </w:p>
        </w:tc>
        <w:tc>
          <w:tcPr>
            <w:tcW w:w="1936" w:type="dxa"/>
            <w:shd w:val="clear" w:color="auto" w:fill="F2F2F2" w:themeFill="background1" w:themeFillShade="F2"/>
            <w:vAlign w:val="center"/>
          </w:tcPr>
          <w:p w:rsidR="00D10B85" w:rsidRPr="00C87E1F" w:rsidRDefault="00C87E1F" w:rsidP="00643131">
            <w:pPr>
              <w:ind w:firstLine="0"/>
              <w:jc w:val="center"/>
              <w:rPr>
                <w:rFonts w:ascii="Times New Roman" w:hAnsi="Times New Roman" w:cs="Times New Roman"/>
                <w:b/>
                <w:i/>
                <w:lang w:val="en-US"/>
              </w:rPr>
            </w:pPr>
            <w:r w:rsidRPr="00C87E1F">
              <w:rPr>
                <w:rFonts w:ascii="Times New Roman" w:hAnsi="Times New Roman" w:cs="Times New Roman"/>
                <w:b/>
                <w:i/>
                <w:iCs/>
                <w:lang w:val="en-US"/>
              </w:rPr>
              <w:t>c.</w:t>
            </w:r>
            <w:r w:rsidRPr="00C87E1F">
              <w:rPr>
                <w:rFonts w:ascii="Times New Roman" w:hAnsi="Times New Roman" w:cs="Times New Roman"/>
                <w:b/>
                <w:i/>
                <w:lang w:val="en-US"/>
              </w:rPr>
              <w:t>-</w:t>
            </w:r>
            <w:r w:rsidR="00D10B85" w:rsidRPr="00C87E1F">
              <w:rPr>
                <w:rFonts w:ascii="Times New Roman" w:hAnsi="Times New Roman" w:cs="Times New Roman"/>
                <w:b/>
                <w:i/>
                <w:lang w:val="en-US"/>
              </w:rPr>
              <w:t>319C&gt;T</w:t>
            </w:r>
          </w:p>
          <w:p w:rsidR="00D10B85" w:rsidRPr="004D4187" w:rsidRDefault="00D10B85" w:rsidP="00643131">
            <w:pPr>
              <w:ind w:firstLine="0"/>
              <w:jc w:val="center"/>
              <w:rPr>
                <w:rFonts w:ascii="Times New Roman" w:hAnsi="Times New Roman" w:cs="Times New Roman"/>
                <w:b/>
                <w:lang w:val="en-US"/>
              </w:rPr>
            </w:pPr>
            <w:r w:rsidRPr="004D4187">
              <w:rPr>
                <w:rFonts w:ascii="Times New Roman" w:hAnsi="Times New Roman" w:cs="Times New Roman"/>
                <w:b/>
                <w:lang w:val="en-US"/>
              </w:rPr>
              <w:t>(rs5742909)</w:t>
            </w:r>
          </w:p>
        </w:tc>
        <w:tc>
          <w:tcPr>
            <w:tcW w:w="2150" w:type="dxa"/>
            <w:shd w:val="clear" w:color="auto" w:fill="F2F2F2" w:themeFill="background1" w:themeFillShade="F2"/>
            <w:vAlign w:val="center"/>
          </w:tcPr>
          <w:p w:rsidR="00C87E1F" w:rsidRPr="00C87E1F" w:rsidRDefault="00C87E1F" w:rsidP="00643131">
            <w:pPr>
              <w:ind w:firstLine="0"/>
              <w:jc w:val="center"/>
              <w:rPr>
                <w:rFonts w:ascii="Times New Roman" w:hAnsi="Times New Roman" w:cs="Times New Roman"/>
                <w:b/>
                <w:i/>
                <w:lang w:val="en-US"/>
              </w:rPr>
            </w:pPr>
            <w:bookmarkStart w:id="0" w:name="_GoBack"/>
            <w:r w:rsidRPr="00C87E1F">
              <w:rPr>
                <w:rFonts w:ascii="Times New Roman" w:hAnsi="Times New Roman" w:cs="Times New Roman"/>
                <w:b/>
                <w:i/>
                <w:lang w:val="en-US"/>
              </w:rPr>
              <w:t>CT60</w:t>
            </w:r>
          </w:p>
          <w:bookmarkEnd w:id="0"/>
          <w:p w:rsidR="00D10B85" w:rsidRPr="004D4187" w:rsidRDefault="00D10B85" w:rsidP="00643131">
            <w:pPr>
              <w:ind w:firstLine="0"/>
              <w:jc w:val="center"/>
              <w:rPr>
                <w:rFonts w:ascii="Times New Roman" w:hAnsi="Times New Roman" w:cs="Times New Roman"/>
                <w:b/>
                <w:lang w:val="en-US"/>
              </w:rPr>
            </w:pPr>
            <w:r w:rsidRPr="004D4187">
              <w:rPr>
                <w:rFonts w:ascii="Times New Roman" w:hAnsi="Times New Roman" w:cs="Times New Roman"/>
                <w:b/>
                <w:lang w:val="en-US"/>
              </w:rPr>
              <w:t xml:space="preserve"> (rs3087243)</w:t>
            </w:r>
          </w:p>
        </w:tc>
        <w:tc>
          <w:tcPr>
            <w:tcW w:w="2150" w:type="dxa"/>
            <w:shd w:val="clear" w:color="auto" w:fill="F2F2F2" w:themeFill="background1" w:themeFillShade="F2"/>
            <w:vAlign w:val="center"/>
          </w:tcPr>
          <w:p w:rsidR="00D10B85" w:rsidRPr="004D4187" w:rsidRDefault="00C87E1F" w:rsidP="00643131">
            <w:pPr>
              <w:ind w:firstLine="0"/>
              <w:jc w:val="center"/>
              <w:rPr>
                <w:rFonts w:ascii="Times New Roman" w:hAnsi="Times New Roman" w:cs="Times New Roman"/>
                <w:b/>
                <w:iCs/>
                <w:lang w:val="en-US"/>
              </w:rPr>
            </w:pPr>
            <w:r w:rsidRPr="00C87E1F">
              <w:rPr>
                <w:rFonts w:ascii="Times New Roman" w:hAnsi="Times New Roman" w:cs="Times New Roman"/>
                <w:b/>
                <w:i/>
                <w:iCs/>
                <w:lang w:val="en-US"/>
              </w:rPr>
              <w:t>c</w:t>
            </w:r>
            <w:r w:rsidR="00D10B85" w:rsidRPr="00C87E1F">
              <w:rPr>
                <w:rFonts w:ascii="Times New Roman" w:hAnsi="Times New Roman" w:cs="Times New Roman"/>
                <w:b/>
                <w:i/>
                <w:iCs/>
                <w:lang w:val="en-US"/>
              </w:rPr>
              <w:t>.</w:t>
            </w:r>
            <w:r w:rsidRPr="00C87E1F">
              <w:rPr>
                <w:rFonts w:ascii="Times New Roman" w:hAnsi="Times New Roman" w:cs="Times New Roman"/>
                <w:b/>
                <w:i/>
                <w:iCs/>
                <w:lang w:val="en-US"/>
              </w:rPr>
              <w:t xml:space="preserve"> -</w:t>
            </w:r>
            <w:r w:rsidR="00D10B85" w:rsidRPr="00C87E1F">
              <w:rPr>
                <w:rFonts w:ascii="Times New Roman" w:hAnsi="Times New Roman" w:cs="Times New Roman"/>
                <w:b/>
                <w:i/>
                <w:iCs/>
                <w:lang w:val="en-US"/>
              </w:rPr>
              <w:t>1661A&gt;</w:t>
            </w:r>
            <w:r w:rsidR="00D10B85" w:rsidRPr="004D4187">
              <w:rPr>
                <w:rFonts w:ascii="Times New Roman" w:hAnsi="Times New Roman" w:cs="Times New Roman"/>
                <w:b/>
                <w:iCs/>
                <w:lang w:val="en-US"/>
              </w:rPr>
              <w:t>G</w:t>
            </w:r>
          </w:p>
          <w:p w:rsidR="00D10B85" w:rsidRPr="004D4187" w:rsidRDefault="00D10B85" w:rsidP="00643131">
            <w:pPr>
              <w:ind w:firstLine="0"/>
              <w:jc w:val="center"/>
              <w:rPr>
                <w:rFonts w:ascii="Times New Roman" w:hAnsi="Times New Roman" w:cs="Times New Roman"/>
                <w:b/>
                <w:lang w:val="en-US"/>
              </w:rPr>
            </w:pPr>
            <w:r w:rsidRPr="004D4187">
              <w:rPr>
                <w:rFonts w:ascii="Times New Roman" w:hAnsi="Times New Roman" w:cs="Times New Roman"/>
                <w:b/>
                <w:lang w:val="en-US"/>
              </w:rPr>
              <w:t>(rs4553808)</w:t>
            </w:r>
          </w:p>
        </w:tc>
        <w:tc>
          <w:tcPr>
            <w:tcW w:w="2150" w:type="dxa"/>
            <w:shd w:val="clear" w:color="auto" w:fill="F2F2F2" w:themeFill="background1" w:themeFillShade="F2"/>
            <w:vAlign w:val="center"/>
          </w:tcPr>
          <w:p w:rsidR="00D10B85" w:rsidRPr="00C87E1F" w:rsidRDefault="00C87E1F" w:rsidP="00643131">
            <w:pPr>
              <w:ind w:firstLine="0"/>
              <w:jc w:val="center"/>
              <w:rPr>
                <w:rFonts w:ascii="Times New Roman" w:hAnsi="Times New Roman" w:cs="Times New Roman"/>
                <w:b/>
                <w:i/>
                <w:iCs/>
                <w:lang w:val="en-US"/>
              </w:rPr>
            </w:pPr>
            <w:r w:rsidRPr="00C87E1F">
              <w:rPr>
                <w:rFonts w:ascii="Times New Roman" w:hAnsi="Times New Roman" w:cs="Times New Roman"/>
                <w:b/>
                <w:i/>
                <w:iCs/>
                <w:lang w:val="en-US"/>
              </w:rPr>
              <w:t>c</w:t>
            </w:r>
            <w:r w:rsidR="00D10B85" w:rsidRPr="00C87E1F">
              <w:rPr>
                <w:rFonts w:ascii="Times New Roman" w:hAnsi="Times New Roman" w:cs="Times New Roman"/>
                <w:b/>
                <w:i/>
                <w:iCs/>
                <w:lang w:val="en-US"/>
              </w:rPr>
              <w:t>.</w:t>
            </w:r>
            <w:r w:rsidRPr="00C87E1F">
              <w:rPr>
                <w:rFonts w:ascii="Times New Roman" w:hAnsi="Times New Roman" w:cs="Times New Roman"/>
                <w:b/>
                <w:i/>
                <w:iCs/>
                <w:lang w:val="en-US"/>
              </w:rPr>
              <w:t xml:space="preserve"> -</w:t>
            </w:r>
            <w:r w:rsidR="00D10B85" w:rsidRPr="00C87E1F">
              <w:rPr>
                <w:rFonts w:ascii="Times New Roman" w:hAnsi="Times New Roman" w:cs="Times New Roman"/>
                <w:b/>
                <w:i/>
                <w:iCs/>
                <w:lang w:val="en-US"/>
              </w:rPr>
              <w:t>1722 T&gt;C</w:t>
            </w:r>
          </w:p>
          <w:p w:rsidR="00D10B85" w:rsidRPr="004D4187" w:rsidRDefault="00D10B85" w:rsidP="00643131">
            <w:pPr>
              <w:ind w:firstLine="0"/>
              <w:jc w:val="center"/>
              <w:rPr>
                <w:rFonts w:ascii="Times New Roman" w:hAnsi="Times New Roman" w:cs="Times New Roman"/>
                <w:b/>
                <w:lang w:val="en-US"/>
              </w:rPr>
            </w:pPr>
            <w:r w:rsidRPr="004D4187">
              <w:rPr>
                <w:rFonts w:ascii="Times New Roman" w:hAnsi="Times New Roman" w:cs="Times New Roman"/>
                <w:b/>
                <w:lang w:val="en-US"/>
              </w:rPr>
              <w:t>(rs733618)</w:t>
            </w:r>
          </w:p>
        </w:tc>
        <w:tc>
          <w:tcPr>
            <w:tcW w:w="2030" w:type="dxa"/>
            <w:shd w:val="clear" w:color="auto" w:fill="F2F2F2" w:themeFill="background1" w:themeFillShade="F2"/>
            <w:vAlign w:val="center"/>
          </w:tcPr>
          <w:p w:rsidR="00D10B85" w:rsidRPr="004D4187" w:rsidRDefault="00C87E1F" w:rsidP="00643131">
            <w:pPr>
              <w:ind w:firstLine="0"/>
              <w:jc w:val="center"/>
              <w:rPr>
                <w:rFonts w:ascii="Times New Roman" w:hAnsi="Times New Roman" w:cs="Times New Roman"/>
                <w:b/>
                <w:lang w:val="en-US"/>
              </w:rPr>
            </w:pPr>
            <w:r w:rsidRPr="00C87E1F">
              <w:rPr>
                <w:rFonts w:ascii="Times New Roman" w:hAnsi="Times New Roman" w:cs="Times New Roman"/>
                <w:b/>
                <w:i/>
                <w:lang w:val="en-US"/>
              </w:rPr>
              <w:t>c</w:t>
            </w:r>
            <w:r w:rsidR="00D10B85" w:rsidRPr="00C87E1F">
              <w:rPr>
                <w:rFonts w:ascii="Times New Roman" w:hAnsi="Times New Roman" w:cs="Times New Roman"/>
                <w:b/>
                <w:i/>
                <w:lang w:val="en-US"/>
              </w:rPr>
              <w:t xml:space="preserve">.-658 C&gt;T </w:t>
            </w:r>
            <w:r w:rsidR="00D10B85" w:rsidRPr="004D4187">
              <w:rPr>
                <w:rFonts w:ascii="Times New Roman" w:hAnsi="Times New Roman" w:cs="Times New Roman"/>
                <w:b/>
                <w:lang w:val="en-US"/>
              </w:rPr>
              <w:t xml:space="preserve"> (rs11571317)</w:t>
            </w:r>
          </w:p>
        </w:tc>
      </w:tr>
      <w:tr w:rsidR="00D10B85" w:rsidRPr="004D4187" w:rsidTr="0037408A">
        <w:trPr>
          <w:trHeight w:val="532"/>
        </w:trPr>
        <w:tc>
          <w:tcPr>
            <w:tcW w:w="1950" w:type="dxa"/>
            <w:shd w:val="clear" w:color="auto" w:fill="F2F2F2" w:themeFill="background1" w:themeFillShade="F2"/>
            <w:vAlign w:val="center"/>
          </w:tcPr>
          <w:p w:rsidR="00D10B85" w:rsidRPr="004D4187" w:rsidRDefault="00D10B85" w:rsidP="00643131">
            <w:pPr>
              <w:ind w:firstLine="0"/>
              <w:jc w:val="center"/>
              <w:rPr>
                <w:rFonts w:ascii="Times New Roman" w:hAnsi="Times New Roman" w:cs="Times New Roman"/>
                <w:b/>
                <w:lang w:val="en-US"/>
              </w:rPr>
            </w:pPr>
            <w:r w:rsidRPr="004D4187">
              <w:rPr>
                <w:rFonts w:ascii="Times New Roman" w:hAnsi="Times New Roman" w:cs="Times New Roman"/>
                <w:b/>
                <w:lang w:val="en-US"/>
              </w:rPr>
              <w:t>Overall cancer risk</w:t>
            </w:r>
          </w:p>
        </w:tc>
        <w:tc>
          <w:tcPr>
            <w:tcW w:w="1921" w:type="dxa"/>
            <w:shd w:val="clear" w:color="auto" w:fill="auto"/>
            <w:vAlign w:val="center"/>
          </w:tcPr>
          <w:p w:rsidR="00D10B85" w:rsidRPr="004D4187" w:rsidRDefault="00D10B85" w:rsidP="00643131">
            <w:pPr>
              <w:ind w:firstLine="0"/>
              <w:jc w:val="center"/>
              <w:rPr>
                <w:rFonts w:ascii="Times New Roman" w:hAnsi="Times New Roman" w:cs="Times New Roman"/>
                <w:vertAlign w:val="superscript"/>
                <w:lang w:val="en-US"/>
              </w:rPr>
            </w:pPr>
            <w:r w:rsidRPr="004D4187">
              <w:rPr>
                <w:rFonts w:ascii="Times New Roman" w:hAnsi="Times New Roman" w:cs="Times New Roman"/>
                <w:lang w:val="en-US"/>
              </w:rPr>
              <w:t>AA↑</w:t>
            </w:r>
            <w:r w:rsidR="00B41FCD" w:rsidRPr="004D4187">
              <w:rPr>
                <w:rFonts w:ascii="Times New Roman" w:hAnsi="Times New Roman" w:cs="Times New Roman"/>
                <w:lang w:val="en-US"/>
              </w:rPr>
              <w:fldChar w:fldCharType="begin">
                <w:fldData xml:space="preserve">PFJlZm1hbj48Q2l0ZT48QXV0aG9yPlN1bjwvQXV0aG9yPjxZZWFyPjIwMDg8L1llYXI+PFJlY051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==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lN1bjwvQXV0aG9yPjxZZWFyPjIwMDg8L1llYXI+PFJlY051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==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21;22]</w:t>
            </w:r>
            <w:r w:rsidR="00B41FCD" w:rsidRPr="004D4187">
              <w:rPr>
                <w:rFonts w:ascii="Times New Roman" w:hAnsi="Times New Roman" w:cs="Times New Roman"/>
                <w:lang w:val="en-US"/>
              </w:rPr>
              <w:fldChar w:fldCharType="end"/>
            </w:r>
          </w:p>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A+↑</w:t>
            </w:r>
            <w:r w:rsidR="00B41FCD" w:rsidRPr="004D4187">
              <w:rPr>
                <w:rFonts w:ascii="Times New Roman" w:hAnsi="Times New Roman" w:cs="Times New Roman"/>
                <w:lang w:val="en-US"/>
              </w:rPr>
              <w:fldChar w:fldCharType="begin"/>
            </w:r>
            <w:r w:rsidRPr="004D4187">
              <w:rPr>
                <w:rFonts w:ascii="Times New Roman" w:hAnsi="Times New Roman" w:cs="Times New Roman"/>
                <w:lang w:val="en-US"/>
              </w:rPr>
              <w:instrText xml:space="preserve"> ADDIN REFMGR.CITE &lt;Refman&gt;&lt;Cite&gt;&lt;Author&gt;Geng&lt;/Author&gt;&lt;Year&gt;2014&lt;/Year&gt;&lt;RecNum&gt;3509&lt;/RecNum&gt;&lt;IDText&gt;Association between cytotoxic T lymphocyte antigen-4 +49A/G, -1722T/C, and -1661A/G polymorphisms and cancer risk: a meta-analysis&lt;/IDText&gt;&lt;MDL Ref_Type="Journal"&gt;&lt;Ref_Type&gt;Journal&lt;/Ref_Type&gt;&lt;Ref_ID&gt;3509&lt;/Ref_ID&gt;&lt;Title_Primary&gt;Association between cytotoxic T lymphocyte antigen-4 +49A/G, -1722T/C, and -1661A/G polymorphisms and cancer risk: a meta-analysis&lt;/Title_Primary&gt;&lt;Authors_Primary&gt;Geng,R.&lt;/Authors_Primary&gt;&lt;Authors_Primary&gt;Song,F.&lt;/Authors_Primary&gt;&lt;Authors_Primary&gt;Yang,X.&lt;/Authors_Primary&gt;&lt;Authors_Primary&gt;Sun,P.&lt;/Authors_Primary&gt;&lt;Authors_Primary&gt;Hu,J.&lt;/Authors_Primary&gt;&lt;Authors_Primary&gt;Zhu,C.&lt;/Authors_Primary&gt;&lt;Authors_Primary&gt;Zhu,B.&lt;/Authors_Primary&gt;&lt;Authors_Primary&gt;Fan,W.&lt;/Authors_Primary&gt;&lt;Date_Primary&gt;2014/4&lt;/Date_Primary&gt;&lt;Keywords&gt;analysis&lt;/Keywords&gt;&lt;Keywords&gt;Case-Control Studies&lt;/Keywords&gt;&lt;Keywords&gt;China&lt;/Keywords&gt;&lt;Keywords&gt;CTLA-4 Antigen&lt;/Keywords&gt;&lt;Keywords&gt;etiology&lt;/Keywords&gt;&lt;Keywords&gt;Genetic Predisposition to Disease&lt;/Keywords&gt;&lt;Keywords&gt;genetics&lt;/Keywords&gt;&lt;Keywords&gt;Humans&lt;/Keywords&gt;&lt;Keywords&gt;Linkage Disequilibrium&lt;/Keywords&gt;&lt;Keywords&gt;Lung&lt;/Keywords&gt;&lt;Keywords&gt;Neoplasms&lt;/Keywords&gt;&lt;Keywords&gt;Odds Ratio&lt;/Keywords&gt;&lt;Keywords&gt;Polymorphism,Genetic&lt;/Keywords&gt;&lt;Keywords&gt;Risk&lt;/Keywords&gt;&lt;Keywords&gt;Risk Factors&lt;/Keywords&gt;&lt;Reprint&gt;Not in File&lt;/Reprint&gt;&lt;Start_Page&gt;3627&lt;/Start_Page&gt;&lt;End_Page&gt;3639&lt;/End_Page&gt;&lt;Periodical&gt;Tumour.Biol.&lt;/Periodical&gt;&lt;Volume&gt;35&lt;/Volume&gt;&lt;Issue&gt;4&lt;/Issue&gt;&lt;Misc_3&gt;10.1007/s13277-013-1480-x [doi]&lt;/Misc_3&gt;&lt;Address&gt;Department of Orthopedics, The First Affiliated Hospital of Nanjing Medical University, Nanjing, 210029, China, njmugengrui@163.com&lt;/Address&gt;&lt;ZZ_JournalStdAbbrev&gt;&lt;f name="System"&gt;Tumour.Biol.&lt;/f&gt;&lt;/ZZ_JournalStdAbbrev&gt;&lt;ZZ_WorkformID&gt;1&lt;/ZZ_WorkformID&gt;&lt;/MDL&gt;&lt;/Cite&gt;&lt;/Refman&gt;</w:instrText>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8]</w:t>
            </w:r>
            <w:r w:rsidR="00B41FCD" w:rsidRPr="004D4187">
              <w:rPr>
                <w:rFonts w:ascii="Times New Roman" w:hAnsi="Times New Roman" w:cs="Times New Roman"/>
                <w:lang w:val="en-US"/>
              </w:rPr>
              <w:fldChar w:fldCharType="end"/>
            </w:r>
          </w:p>
        </w:tc>
        <w:tc>
          <w:tcPr>
            <w:tcW w:w="1936"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T+↑</w:t>
            </w:r>
            <w:r w:rsidR="00B41FCD" w:rsidRPr="004D4187">
              <w:rPr>
                <w:rFonts w:ascii="Times New Roman" w:hAnsi="Times New Roman" w:cs="Times New Roman"/>
                <w:lang w:val="en-US"/>
              </w:rPr>
              <w:fldChar w:fldCharType="begin"/>
            </w:r>
            <w:r w:rsidRPr="004D4187">
              <w:rPr>
                <w:rFonts w:ascii="Times New Roman" w:hAnsi="Times New Roman" w:cs="Times New Roman"/>
                <w:lang w:val="en-US"/>
              </w:rPr>
              <w:instrText xml:space="preserve"> ADDIN REFMGR.CITE &lt;Refman&gt;&lt;Cite&gt;&lt;Author&gt;Zhang&lt;/Author&gt;&lt;Year&gt;2011&lt;/Year&gt;&lt;RecNum&gt;3203&lt;/RecNum&gt;&lt;IDText&gt;Polymorphisms in the cytotoxic T-lymphocyte antigen 4 gene and cancer risk: A meta-analysis&lt;/IDText&gt;&lt;MDL Ref_Type="Journal"&gt;&lt;Ref_Type&gt;Journal&lt;/Ref_Type&gt;&lt;Ref_ID&gt;3203&lt;/Ref_ID&gt;&lt;Title_Primary&gt;Polymorphisms in the cytotoxic T-lymphocyte antigen 4 gene and cancer risk: A meta-analysis&lt;/Title_Primary&gt;&lt;Authors_Primary&gt;Zhang,Y.&lt;/Authors_Primary&gt;&lt;Authors_Primary&gt;Zhang,J.&lt;/Authors_Primary&gt;&lt;Authors_Primary&gt;Deng,Y.&lt;/Authors_Primary&gt;&lt;Authors_Primary&gt;Tian,C.&lt;/Authors_Primary&gt;&lt;Authors_Primary&gt;Li,X.&lt;/Authors_Primary&gt;&lt;Authors_Primary&gt;Huang,J.&lt;/Authors_Primary&gt;&lt;Authors_Primary&gt;Fan,H.&lt;/Authors_Primary&gt;&lt;Date_Primary&gt;2011/3/8&lt;/Date_Primary&gt;&lt;Keywords&gt;analysis&lt;/Keywords&gt;&lt;Keywords&gt;Case-Control Studies&lt;/Keywords&gt;&lt;Keywords&gt;China&lt;/Keywords&gt;&lt;Keywords&gt;Homozygote&lt;/Keywords&gt;&lt;Keywords&gt;Lung&lt;/Keywords&gt;&lt;Keywords&gt;methods&lt;/Keywords&gt;&lt;Keywords&gt;Mutation&lt;/Keywords&gt;&lt;Keywords&gt;Odds Ratio&lt;/Keywords&gt;&lt;Keywords&gt;Risk&lt;/Keywords&gt;&lt;Keywords&gt;Risk Factors&lt;/Keywords&gt;&lt;Keywords&gt;Software&lt;/Keywords&gt;&lt;Reprint&gt;Not in File&lt;/Reprint&gt;&lt;Periodical&gt;Cancer&lt;/Periodical&gt;&lt;Address&gt;Department of Respiratory Medicine, West China Hospital of Sichuan University, Chengdu, Sichuan, China; West China Medical School, Sichuan University, Chengdu, Sichuan, China&lt;/Address&gt;&lt;ZZ_JournalStdAbbrev&gt;&lt;f name="System"&gt;Cancer&lt;/f&gt;&lt;/ZZ_JournalStdAbbrev&gt;&lt;ZZ_WorkformID&gt;1&lt;/ZZ_WorkformID&gt;&lt;/MDL&gt;&lt;/Cite&gt;&lt;/Refman&gt;</w:instrText>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22]</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 xml:space="preserve">No association </w:t>
            </w:r>
            <w:r w:rsidR="00B41FCD" w:rsidRPr="004D4187">
              <w:rPr>
                <w:rFonts w:ascii="Times New Roman" w:hAnsi="Times New Roman" w:cs="Times New Roman"/>
                <w:lang w:val="en-US"/>
              </w:rPr>
              <w:fldChar w:fldCharType="begin"/>
            </w:r>
            <w:r w:rsidRPr="004D4187">
              <w:rPr>
                <w:rFonts w:ascii="Times New Roman" w:hAnsi="Times New Roman" w:cs="Times New Roman"/>
                <w:lang w:val="en-US"/>
              </w:rPr>
              <w:instrText xml:space="preserve"> ADDIN REFMGR.CITE &lt;Refman&gt;&lt;Cite&gt;&lt;Author&gt;Zhao&lt;/Author&gt;&lt;Year&gt;2014&lt;/Year&gt;&lt;RecNum&gt;3528&lt;/RecNum&gt;&lt;IDText&gt;Meta-analysis of the cytotoxic T-lymphocyte antigen 4 gene +6230G/A polymorphism and cancer risk&lt;/IDText&gt;&lt;MDL Ref_Type="Journal"&gt;&lt;Ref_Type&gt;Journal&lt;/Ref_Type&gt;&lt;Ref_ID&gt;3528&lt;/Ref_ID&gt;&lt;Title_Primary&gt;Meta-analysis of the cytotoxic T-lymphocyte antigen 4 gene +6230G/A polymorphism and cancer risk&lt;/Title_Primary&gt;&lt;Authors_Primary&gt;Zhao,H.Y.&lt;/Authors_Primary&gt;&lt;Authors_Primary&gt;Duan,H.X.&lt;/Authors_Primary&gt;&lt;Authors_Primary&gt;Gu,Y.&lt;/Authors_Primary&gt;&lt;Date_Primary&gt;2014/10&lt;/Date_Primary&gt;&lt;Keywords&gt;analysis&lt;/Keywords&gt;&lt;Keywords&gt;Asian Continental Ancestry Group&lt;/Keywords&gt;&lt;Keywords&gt;Breast Neoplasms&lt;/Keywords&gt;&lt;Keywords&gt;China&lt;/Keywords&gt;&lt;Keywords&gt;Confidence Intervals&lt;/Keywords&gt;&lt;Keywords&gt;CTLA-4 Antigen&lt;/Keywords&gt;&lt;Keywords&gt;Cytokines&lt;/Keywords&gt;&lt;Keywords&gt;European Continental Ancestry Group&lt;/Keywords&gt;&lt;Keywords&gt;Female&lt;/Keywords&gt;&lt;Keywords&gt;Genetic Predisposition to Disease&lt;/Keywords&gt;&lt;Keywords&gt;genetics&lt;/Keywords&gt;&lt;Keywords&gt;Humans&lt;/Keywords&gt;&lt;Keywords&gt;Male&lt;/Keywords&gt;&lt;Keywords&gt;methods&lt;/Keywords&gt;&lt;Keywords&gt;Neoplasms&lt;/Keywords&gt;&lt;Keywords&gt;Odds Ratio&lt;/Keywords&gt;&lt;Keywords&gt;Polymorphism,Single Nucleotide&lt;/Keywords&gt;&lt;Keywords&gt;Population&lt;/Keywords&gt;&lt;Keywords&gt;Risk&lt;/Keywords&gt;&lt;Keywords&gt;Uterine Cervical Neoplasms&lt;/Keywords&gt;&lt;Reprint&gt;Not in File&lt;/Reprint&gt;&lt;Start_Page&gt;879&lt;/Start_Page&gt;&lt;End_Page&gt;885&lt;/End_Page&gt;&lt;Periodical&gt;Clin Transl.Oncol.&lt;/Periodical&gt;&lt;Volume&gt;16&lt;/Volume&gt;&lt;Issue&gt;10&lt;/Issue&gt;&lt;Misc_3&gt;10.1007/s12094-014-1159-9 [doi]&lt;/Misc_3&gt;&lt;Address&gt;Central Laboratory, The Second Affiliated Hospital of Southeast University, Nanjing, 210003, China, zhaohy1223@163.com&lt;/Address&gt;&lt;ZZ_JournalStdAbbrev&gt;&lt;f name="System"&gt;Clin Transl.Oncol.&lt;/f&gt;&lt;/ZZ_JournalStdAbbrev&gt;&lt;ZZ_WorkformID&gt;1&lt;/ZZ_WorkformID&gt;&lt;/MDL&gt;&lt;/Cite&gt;&lt;/Refman&gt;</w:instrText>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8]</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G+↑</w:t>
            </w:r>
            <w:r w:rsidR="00B41FCD" w:rsidRPr="004D4187">
              <w:rPr>
                <w:rFonts w:ascii="Times New Roman" w:hAnsi="Times New Roman" w:cs="Times New Roman"/>
                <w:lang w:val="en-US"/>
              </w:rPr>
              <w:fldChar w:fldCharType="begin">
                <w:fldData xml:space="preserve">PFJlZm1hbj48Q2l0ZT48QXV0aG9yPllhbjwvQXV0aG9yPjxZZWFyPjIwMTM8L1llYXI+PFJlY051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llhbjwvQXV0aG9yPjxZZWFyPjIwMTM8L1llYXI+PFJlY051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23]</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 xml:space="preserve">No association </w:t>
            </w:r>
            <w:r w:rsidR="00B41FCD" w:rsidRPr="004D4187">
              <w:rPr>
                <w:rFonts w:ascii="Times New Roman" w:hAnsi="Times New Roman" w:cs="Times New Roman"/>
                <w:lang w:val="en-US"/>
              </w:rPr>
              <w:fldChar w:fldCharType="begin">
                <w:fldData xml:space="preserve">PFJlZm1hbj48Q2l0ZT48QXV0aG9yPlRhbmc8L0F1dGhvcj48WWVhcj4yMDE0PC9ZZWFyPjxSZWNO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=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lRhbmc8L0F1dGhvcj48WWVhcj4yMDE0PC9ZZWFyPjxSZWNO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=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5]</w:t>
            </w:r>
            <w:r w:rsidR="00B41FCD" w:rsidRPr="004D4187">
              <w:rPr>
                <w:rFonts w:ascii="Times New Roman" w:hAnsi="Times New Roman" w:cs="Times New Roman"/>
                <w:lang w:val="en-US"/>
              </w:rPr>
              <w:fldChar w:fldCharType="end"/>
            </w:r>
          </w:p>
        </w:tc>
        <w:tc>
          <w:tcPr>
            <w:tcW w:w="203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data</w:t>
            </w:r>
          </w:p>
        </w:tc>
      </w:tr>
      <w:tr w:rsidR="00D10B85" w:rsidRPr="004D4187" w:rsidTr="0037408A">
        <w:trPr>
          <w:trHeight w:val="532"/>
        </w:trPr>
        <w:tc>
          <w:tcPr>
            <w:tcW w:w="1950" w:type="dxa"/>
            <w:shd w:val="clear" w:color="auto" w:fill="F2F2F2" w:themeFill="background1" w:themeFillShade="F2"/>
            <w:vAlign w:val="center"/>
          </w:tcPr>
          <w:p w:rsidR="00D10B85" w:rsidRPr="004D4187" w:rsidRDefault="00D10B85" w:rsidP="00643131">
            <w:pPr>
              <w:ind w:firstLine="0"/>
              <w:jc w:val="center"/>
              <w:rPr>
                <w:rFonts w:ascii="Times New Roman" w:hAnsi="Times New Roman" w:cs="Times New Roman"/>
                <w:b/>
                <w:lang w:val="en-US"/>
              </w:rPr>
            </w:pPr>
            <w:r w:rsidRPr="004D4187">
              <w:rPr>
                <w:rFonts w:ascii="Times New Roman" w:hAnsi="Times New Roman" w:cs="Times New Roman"/>
                <w:b/>
                <w:lang w:val="en-US"/>
              </w:rPr>
              <w:t>Cervical cancer</w:t>
            </w:r>
          </w:p>
        </w:tc>
        <w:tc>
          <w:tcPr>
            <w:tcW w:w="1921" w:type="dxa"/>
            <w:shd w:val="clear" w:color="auto" w:fill="auto"/>
            <w:vAlign w:val="center"/>
          </w:tcPr>
          <w:p w:rsidR="00D10B85" w:rsidRPr="004D4187" w:rsidRDefault="00D10B85" w:rsidP="00643131">
            <w:pPr>
              <w:ind w:firstLine="0"/>
              <w:jc w:val="center"/>
              <w:rPr>
                <w:rFonts w:ascii="Times New Roman" w:hAnsi="Times New Roman" w:cs="Times New Roman"/>
                <w:vertAlign w:val="superscript"/>
                <w:lang w:val="en-US"/>
              </w:rPr>
            </w:pPr>
            <w:r w:rsidRPr="004D4187">
              <w:rPr>
                <w:rFonts w:ascii="Times New Roman" w:hAnsi="Times New Roman" w:cs="Times New Roman"/>
                <w:lang w:val="en-US"/>
              </w:rPr>
              <w:t>AA↑</w:t>
            </w:r>
            <w:r w:rsidR="00B41FCD" w:rsidRPr="004D4187">
              <w:rPr>
                <w:rFonts w:ascii="Times New Roman" w:hAnsi="Times New Roman" w:cs="Times New Roman"/>
                <w:lang w:val="en-US"/>
              </w:rPr>
              <w:fldChar w:fldCharType="begin">
                <w:fldData xml:space="preserve">PFJlZm1hbj48Q2l0ZT48QXV0aG9yPkxpdTwvQXV0aG9yPjxZZWFyPjIwMTQ8L1llYXI+PFJlY051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xpdTwvQXV0aG9yPjxZZWFyPjIwMTQ8L1llYXI+PFJlY051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3]</w:t>
            </w:r>
            <w:r w:rsidR="00B41FCD" w:rsidRPr="004D4187">
              <w:rPr>
                <w:rFonts w:ascii="Times New Roman" w:hAnsi="Times New Roman" w:cs="Times New Roman"/>
                <w:lang w:val="en-US"/>
              </w:rPr>
              <w:fldChar w:fldCharType="end"/>
            </w:r>
          </w:p>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A+↑</w:t>
            </w:r>
          </w:p>
        </w:tc>
        <w:tc>
          <w:tcPr>
            <w:tcW w:w="1936" w:type="dxa"/>
            <w:shd w:val="clear" w:color="auto" w:fill="auto"/>
            <w:vAlign w:val="center"/>
          </w:tcPr>
          <w:p w:rsidR="00D10B85" w:rsidRPr="004D4187" w:rsidRDefault="00D10B85" w:rsidP="00643131">
            <w:pPr>
              <w:ind w:firstLine="0"/>
              <w:jc w:val="center"/>
              <w:rPr>
                <w:rFonts w:ascii="Times New Roman" w:hAnsi="Times New Roman" w:cs="Times New Roman"/>
                <w:vertAlign w:val="superscript"/>
                <w:lang w:val="en-US"/>
              </w:rPr>
            </w:pPr>
            <w:r w:rsidRPr="004D4187">
              <w:rPr>
                <w:rFonts w:ascii="Times New Roman" w:hAnsi="Times New Roman" w:cs="Times New Roman"/>
                <w:lang w:val="en-US"/>
              </w:rPr>
              <w:t>TT↑</w:t>
            </w:r>
            <w:r w:rsidR="00B41FCD" w:rsidRPr="004D4187">
              <w:rPr>
                <w:rFonts w:ascii="Times New Roman" w:hAnsi="Times New Roman" w:cs="Times New Roman"/>
                <w:lang w:val="en-US"/>
              </w:rPr>
              <w:fldChar w:fldCharType="begin"/>
            </w:r>
            <w:r w:rsidRPr="004D4187">
              <w:rPr>
                <w:rFonts w:ascii="Times New Roman" w:hAnsi="Times New Roman" w:cs="Times New Roman"/>
                <w:lang w:val="en-US"/>
              </w:rPr>
              <w:instrText xml:space="preserve"> ADDIN REFMGR.CITE &lt;Refman&gt;&lt;Cite&gt;&lt;Author&gt;Hu&lt;/Author&gt;&lt;Year&gt;2020&lt;/Year&gt;&lt;RecNum&gt;3511&lt;/RecNum&gt;&lt;IDText&gt;CTLA-4 rs5742909 polymorphism and cervical cancer risk: A meta-analysis&lt;/IDText&gt;&lt;MDL Ref_Type="Journal"&gt;&lt;Ref_Type&gt;Journal&lt;/Ref_Type&gt;&lt;Ref_ID&gt;3511&lt;/Ref_ID&gt;&lt;Title_Primary&gt;CTLA-4 rs5742909 polymorphism and cervical cancer risk: A meta-analysis&lt;/Title_Primary&gt;&lt;Authors_Primary&gt;Hu,S.&lt;/Authors_Primary&gt;&lt;Authors_Primary&gt;Pu,D.&lt;/Authors_Primary&gt;&lt;Authors_Primary&gt;Xia,X.&lt;/Authors_Primary&gt;&lt;Authors_Primary&gt;Guo,B.&lt;/Authors_Primary&gt;&lt;Authors_Primary&gt;Zhang,C.&lt;/Authors_Primary&gt;&lt;Date_Primary&gt;2020/3&lt;/Date_Primary&gt;&lt;Keywords&gt;analysis&lt;/Keywords&gt;&lt;Keywords&gt;Asian Continental Ancestry Group&lt;/Keywords&gt;&lt;Keywords&gt;China&lt;/Keywords&gt;&lt;Keywords&gt;Confidence Intervals&lt;/Keywords&gt;&lt;Keywords&gt;CTLA-4 Antigen&lt;/Keywords&gt;&lt;Keywords&gt;ethnology&lt;/Keywords&gt;&lt;Keywords&gt;Female&lt;/Keywords&gt;&lt;Keywords&gt;Genetic Predisposition to Disease&lt;/Keywords&gt;&lt;Keywords&gt;genetics&lt;/Keywords&gt;&lt;Keywords&gt;Humans&lt;/Keywords&gt;&lt;Keywords&gt;methods&lt;/Keywords&gt;&lt;Keywords&gt;Odds Ratio&lt;/Keywords&gt;&lt;Keywords&gt;Polymorphism,Single Nucleotide&lt;/Keywords&gt;&lt;Keywords&gt;Risk&lt;/Keywords&gt;&lt;Keywords&gt;Uterine Cervical Neoplasms&lt;/Keywords&gt;&lt;Reprint&gt;Not in File&lt;/Reprint&gt;&lt;Start_Page&gt;e19433&lt;/Start_Page&gt;&lt;Periodical&gt;Medicine (Baltimore)&lt;/Periodical&gt;&lt;Volume&gt;99&lt;/Volume&gt;&lt;Issue&gt;11&lt;/Issue&gt;&lt;Misc_3&gt;10.1097/MD.0000000000019433 [doi];00005792-202003130-00047 [pii]&lt;/Misc_3&gt;&lt;Address&gt;Department of Gynecology and Infertility, the Second People&amp;apos;s Hospital of Yibin, Yibin, China&lt;/Address&gt;&lt;ZZ_JournalStdAbbrev&gt;&lt;f name="System"&gt;Medicine (Baltimore)&lt;/f&gt;&lt;/ZZ_JournalStdAbbrev&gt;&lt;ZZ_WorkformID&gt;1&lt;/ZZ_WorkformID&gt;&lt;/MDL&gt;&lt;/Cite&gt;&lt;/Refman&gt;</w:instrText>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4]</w:t>
            </w:r>
            <w:r w:rsidR="00B41FCD" w:rsidRPr="004D4187">
              <w:rPr>
                <w:rFonts w:ascii="Times New Roman" w:hAnsi="Times New Roman" w:cs="Times New Roman"/>
                <w:lang w:val="en-US"/>
              </w:rPr>
              <w:fldChar w:fldCharType="end"/>
            </w:r>
            <w:r w:rsidRPr="004D4187">
              <w:rPr>
                <w:rFonts w:ascii="Times New Roman" w:hAnsi="Times New Roman" w:cs="Times New Roman"/>
                <w:vertAlign w:val="superscript"/>
                <w:lang w:val="en-US"/>
              </w:rPr>
              <w:t>a</w:t>
            </w:r>
          </w:p>
          <w:p w:rsidR="00D10B85" w:rsidRPr="004D4187" w:rsidRDefault="006E136F" w:rsidP="00643131">
            <w:pPr>
              <w:ind w:firstLine="0"/>
              <w:jc w:val="center"/>
              <w:rPr>
                <w:rFonts w:ascii="Times New Roman" w:hAnsi="Times New Roman" w:cs="Times New Roman"/>
                <w:lang w:val="en-US"/>
              </w:rPr>
            </w:pPr>
            <w:r w:rsidRPr="004D4187">
              <w:rPr>
                <w:rFonts w:ascii="Times New Roman" w:hAnsi="Times New Roman" w:cs="Times New Roman"/>
                <w:lang w:val="en-US"/>
              </w:rPr>
              <w:t>T+↑</w:t>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Inconsistent results</w:t>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data</w:t>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data</w:t>
            </w:r>
            <w:r w:rsidR="00B41FCD" w:rsidRPr="004D4187">
              <w:rPr>
                <w:rFonts w:ascii="Times New Roman" w:hAnsi="Times New Roman" w:cs="Times New Roman"/>
                <w:lang w:val="en-US"/>
              </w:rPr>
              <w:fldChar w:fldCharType="begin">
                <w:fldData xml:space="preserve">PFJlZm1hbj48Q2l0ZT48QXV0aG9yPlRhbmc8L0F1dGhvcj48WWVhcj4yMDE0PC9ZZWFyPjxSZWNO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=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lRhbmc8L0F1dGhvcj48WWVhcj4yMDE0PC9ZZWFyPjxSZWNO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=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5]</w:t>
            </w:r>
            <w:r w:rsidR="00B41FCD" w:rsidRPr="004D4187">
              <w:rPr>
                <w:rFonts w:ascii="Times New Roman" w:hAnsi="Times New Roman" w:cs="Times New Roman"/>
                <w:lang w:val="en-US"/>
              </w:rPr>
              <w:fldChar w:fldCharType="end"/>
            </w:r>
          </w:p>
        </w:tc>
        <w:tc>
          <w:tcPr>
            <w:tcW w:w="203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data</w:t>
            </w:r>
          </w:p>
        </w:tc>
      </w:tr>
      <w:tr w:rsidR="00D10B85" w:rsidRPr="004D4187" w:rsidTr="0037408A">
        <w:trPr>
          <w:trHeight w:val="532"/>
        </w:trPr>
        <w:tc>
          <w:tcPr>
            <w:tcW w:w="1950" w:type="dxa"/>
            <w:shd w:val="clear" w:color="auto" w:fill="F2F2F2" w:themeFill="background1" w:themeFillShade="F2"/>
            <w:vAlign w:val="center"/>
          </w:tcPr>
          <w:p w:rsidR="00D10B85" w:rsidRPr="004D4187" w:rsidRDefault="00D10B85" w:rsidP="00643131">
            <w:pPr>
              <w:ind w:firstLine="0"/>
              <w:jc w:val="center"/>
              <w:rPr>
                <w:rFonts w:ascii="Times New Roman" w:hAnsi="Times New Roman" w:cs="Times New Roman"/>
                <w:b/>
                <w:lang w:val="en-US"/>
              </w:rPr>
            </w:pPr>
            <w:r w:rsidRPr="004D4187">
              <w:rPr>
                <w:rFonts w:ascii="Times New Roman" w:hAnsi="Times New Roman" w:cs="Times New Roman"/>
                <w:b/>
                <w:lang w:val="en-US"/>
              </w:rPr>
              <w:t>Breast cancer</w:t>
            </w:r>
          </w:p>
        </w:tc>
        <w:tc>
          <w:tcPr>
            <w:tcW w:w="1921" w:type="dxa"/>
            <w:shd w:val="clear" w:color="auto" w:fill="auto"/>
            <w:vAlign w:val="center"/>
          </w:tcPr>
          <w:p w:rsidR="00D10B85" w:rsidRPr="004D4187" w:rsidRDefault="00D10B85" w:rsidP="00643131">
            <w:pPr>
              <w:ind w:firstLine="0"/>
              <w:jc w:val="center"/>
              <w:rPr>
                <w:rFonts w:ascii="Times New Roman" w:hAnsi="Times New Roman" w:cs="Times New Roman"/>
                <w:vertAlign w:val="superscript"/>
                <w:lang w:val="en-US"/>
              </w:rPr>
            </w:pPr>
            <w:r w:rsidRPr="004D4187">
              <w:rPr>
                <w:rFonts w:ascii="Times New Roman" w:hAnsi="Times New Roman" w:cs="Times New Roman"/>
                <w:lang w:val="en-US"/>
              </w:rPr>
              <w:t>AA↑</w:t>
            </w:r>
            <w:r w:rsidR="00B41FCD" w:rsidRPr="004D4187">
              <w:rPr>
                <w:rFonts w:ascii="Times New Roman" w:hAnsi="Times New Roman" w:cs="Times New Roman"/>
                <w:lang w:val="en-US"/>
              </w:rPr>
              <w:fldChar w:fldCharType="begin">
                <w:fldData xml:space="preserve">PFJlZm1hbj48Q2l0ZT48QXV0aG9yPkRhaTwvQXV0aG9yPjxZZWFyPjIwMTc8L1llYXI+PFJlY051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RhaTwvQXV0aG9yPjxZZWFyPjIwMTc8L1llYXI+PFJlY051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6;7]</w:t>
            </w:r>
            <w:r w:rsidR="00B41FCD" w:rsidRPr="004D4187">
              <w:rPr>
                <w:rFonts w:ascii="Times New Roman" w:hAnsi="Times New Roman" w:cs="Times New Roman"/>
                <w:lang w:val="en-US"/>
              </w:rPr>
              <w:fldChar w:fldCharType="end"/>
            </w:r>
          </w:p>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A+↑</w:t>
            </w:r>
          </w:p>
        </w:tc>
        <w:tc>
          <w:tcPr>
            <w:tcW w:w="1936" w:type="dxa"/>
            <w:shd w:val="clear" w:color="auto" w:fill="auto"/>
            <w:vAlign w:val="center"/>
          </w:tcPr>
          <w:p w:rsidR="00D10B85" w:rsidRPr="004D4187" w:rsidRDefault="00D10B85" w:rsidP="00643131">
            <w:pPr>
              <w:ind w:firstLine="0"/>
              <w:jc w:val="center"/>
              <w:rPr>
                <w:rFonts w:ascii="Times New Roman" w:hAnsi="Times New Roman" w:cs="Times New Roman"/>
                <w:vertAlign w:val="superscript"/>
                <w:lang w:val="en-US"/>
              </w:rPr>
            </w:pPr>
            <w:r w:rsidRPr="004D4187">
              <w:rPr>
                <w:rFonts w:ascii="Times New Roman" w:hAnsi="Times New Roman" w:cs="Times New Roman"/>
                <w:lang w:val="en-US"/>
              </w:rPr>
              <w:t>TT↑</w:t>
            </w:r>
            <w:r w:rsidR="00B41FCD" w:rsidRPr="004D4187">
              <w:rPr>
                <w:rFonts w:ascii="Times New Roman" w:hAnsi="Times New Roman" w:cs="Times New Roman"/>
                <w:lang w:val="en-US"/>
              </w:rPr>
              <w:fldChar w:fldCharType="begin">
                <w:fldData xml:space="preserve">PFJlZm1hbj48Q2l0ZT48QXV0aG9yPkNoZW48L0F1dGhvcj48WWVhcj4yMDE3PC9ZZWFyPjxSZWNO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NoZW48L0F1dGhvcj48WWVhcj4yMDE3PC9ZZWFyPjxSZWNO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7]</w:t>
            </w:r>
            <w:r w:rsidR="00B41FCD" w:rsidRPr="004D4187">
              <w:rPr>
                <w:rFonts w:ascii="Times New Roman" w:hAnsi="Times New Roman" w:cs="Times New Roman"/>
                <w:lang w:val="en-US"/>
              </w:rPr>
              <w:fldChar w:fldCharType="end"/>
            </w:r>
          </w:p>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T+↑</w:t>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G+↑</w:t>
            </w:r>
            <w:r w:rsidR="00B41FCD" w:rsidRPr="004D4187">
              <w:rPr>
                <w:rFonts w:ascii="Times New Roman" w:hAnsi="Times New Roman" w:cs="Times New Roman"/>
                <w:lang w:val="en-US"/>
              </w:rPr>
              <w:fldChar w:fldCharType="begin">
                <w:fldData xml:space="preserve">PFJlZm1hbj48Q2l0ZT48QXV0aG9yPkRhaTwvQXV0aG9yPjxZZWFyPjIwMTc8L1llYXI+PFJlY051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=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RhaTwvQXV0aG9yPjxZZWFyPjIwMTc8L1llYXI+PFJlY051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=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6-8]</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 xml:space="preserve">G+↑ </w:t>
            </w:r>
            <w:r w:rsidR="00B41FCD" w:rsidRPr="004D4187">
              <w:rPr>
                <w:rFonts w:ascii="Times New Roman" w:hAnsi="Times New Roman" w:cs="Times New Roman"/>
                <w:lang w:val="en-US"/>
              </w:rPr>
              <w:fldChar w:fldCharType="begin">
                <w:fldData xml:space="preserve">PFJlZm1hbj48Q2l0ZT48QXV0aG9yPkRhaTwvQXV0aG9yPjxZZWFyPjIwMTc8L1llYXI+PFJlY051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RhaTwvQXV0aG9yPjxZZWFyPjIwMTc8L1llYXI+PFJlY051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6;7]</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associat</w:t>
            </w:r>
            <w:r w:rsidR="002221E3" w:rsidRPr="004D4187">
              <w:rPr>
                <w:rFonts w:ascii="Times New Roman" w:hAnsi="Times New Roman" w:cs="Times New Roman"/>
                <w:lang w:val="en-US"/>
              </w:rPr>
              <w:t xml:space="preserve">ion </w:t>
            </w:r>
            <w:r w:rsidR="00B41FCD" w:rsidRPr="004D4187">
              <w:rPr>
                <w:rFonts w:ascii="Times New Roman" w:hAnsi="Times New Roman" w:cs="Times New Roman"/>
                <w:lang w:val="en-US"/>
              </w:rPr>
              <w:fldChar w:fldCharType="begin">
                <w:fldData xml:space="preserve">PFJlZm1hbj48Q2l0ZT48QXV0aG9yPlRhbmc8L0F1dGhvcj48WWVhcj4yMDE0PC9ZZWFyPjxSZWNO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=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lRhbmc8L0F1dGhvcj48WWVhcj4yMDE0PC9ZZWFyPjxSZWNO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=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5]</w:t>
            </w:r>
            <w:r w:rsidR="00B41FCD" w:rsidRPr="004D4187">
              <w:rPr>
                <w:rFonts w:ascii="Times New Roman" w:hAnsi="Times New Roman" w:cs="Times New Roman"/>
                <w:lang w:val="en-US"/>
              </w:rPr>
              <w:fldChar w:fldCharType="end"/>
            </w:r>
          </w:p>
        </w:tc>
        <w:tc>
          <w:tcPr>
            <w:tcW w:w="203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T+↑</w:t>
            </w:r>
            <w:r w:rsidR="00B41FCD" w:rsidRPr="004D4187">
              <w:rPr>
                <w:rFonts w:ascii="Times New Roman" w:hAnsi="Times New Roman" w:cs="Times New Roman"/>
                <w:lang w:val="en-US"/>
              </w:rPr>
              <w:fldChar w:fldCharType="begin">
                <w:fldData xml:space="preserve">PFJlZm1hbj48Q2l0ZT48QXV0aG9yPkdvc2tlPC9BdXRob3I+PFllYXI+MjAxNzwvWWVhcj48UmVj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dvc2tlPC9BdXRob3I+PFllYXI+MjAxNzwvWWVhcj48UmVj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9]</w:t>
            </w:r>
            <w:r w:rsidR="00B41FCD" w:rsidRPr="004D4187">
              <w:rPr>
                <w:rFonts w:ascii="Times New Roman" w:hAnsi="Times New Roman" w:cs="Times New Roman"/>
                <w:lang w:val="en-US"/>
              </w:rPr>
              <w:fldChar w:fldCharType="end"/>
            </w:r>
          </w:p>
        </w:tc>
      </w:tr>
      <w:tr w:rsidR="00D10B85" w:rsidRPr="004D4187" w:rsidTr="0037408A">
        <w:trPr>
          <w:trHeight w:val="532"/>
        </w:trPr>
        <w:tc>
          <w:tcPr>
            <w:tcW w:w="1950" w:type="dxa"/>
            <w:shd w:val="clear" w:color="auto" w:fill="F2F2F2" w:themeFill="background1" w:themeFillShade="F2"/>
            <w:vAlign w:val="center"/>
          </w:tcPr>
          <w:p w:rsidR="00D10B85" w:rsidRPr="004D4187" w:rsidRDefault="00D10B85" w:rsidP="00643131">
            <w:pPr>
              <w:ind w:firstLine="0"/>
              <w:jc w:val="center"/>
              <w:rPr>
                <w:rFonts w:ascii="Times New Roman" w:hAnsi="Times New Roman" w:cs="Times New Roman"/>
                <w:b/>
                <w:lang w:val="en-US"/>
              </w:rPr>
            </w:pPr>
            <w:r w:rsidRPr="004D4187">
              <w:rPr>
                <w:rFonts w:ascii="Times New Roman" w:hAnsi="Times New Roman" w:cs="Times New Roman"/>
                <w:b/>
                <w:lang w:val="en-US"/>
              </w:rPr>
              <w:t>Gastric cancer</w:t>
            </w:r>
          </w:p>
        </w:tc>
        <w:tc>
          <w:tcPr>
            <w:tcW w:w="1921"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associat</w:t>
            </w:r>
            <w:r w:rsidR="002221E3" w:rsidRPr="004D4187">
              <w:rPr>
                <w:rFonts w:ascii="Times New Roman" w:hAnsi="Times New Roman" w:cs="Times New Roman"/>
                <w:lang w:val="en-US"/>
              </w:rPr>
              <w:t>ion</w:t>
            </w:r>
            <w:r w:rsidRPr="004D4187">
              <w:rPr>
                <w:rFonts w:ascii="Times New Roman" w:hAnsi="Times New Roman" w:cs="Times New Roman"/>
                <w:lang w:val="en-US"/>
              </w:rPr>
              <w:t xml:space="preserve"> </w:t>
            </w:r>
            <w:r w:rsidR="00B41FCD" w:rsidRPr="004D4187">
              <w:rPr>
                <w:rFonts w:ascii="Times New Roman" w:hAnsi="Times New Roman" w:cs="Times New Roman"/>
                <w:lang w:val="en-US"/>
              </w:rPr>
              <w:fldChar w:fldCharType="begin"/>
            </w:r>
            <w:r w:rsidRPr="004D4187">
              <w:rPr>
                <w:rFonts w:ascii="Times New Roman" w:hAnsi="Times New Roman" w:cs="Times New Roman"/>
                <w:lang w:val="en-US"/>
              </w:rPr>
              <w:instrText xml:space="preserve"> ADDIN REFMGR.CITE &lt;Refman&gt;&lt;Cite&gt;&lt;Author&gt;Li&lt;/Author&gt;&lt;Year&gt;2020&lt;/Year&gt;&lt;RecNum&gt;3538&lt;/RecNum&gt;&lt;IDText&gt;CTLA-4 polymorphisms and predisposition to digestive system malignancies: a meta-analysis of 31 published studies&lt;/IDText&gt;&lt;MDL Ref_Type="Journal"&gt;&lt;Ref_Type&gt;Journal&lt;/Ref_Type&gt;&lt;Ref_ID&gt;3538&lt;/Ref_ID&gt;&lt;Title_Primary&gt;CTLA-4 polymorphisms and predisposition to digestive system malignancies: a meta-analysis of 31 published studies&lt;/Title_Primary&gt;&lt;Authors_Primary&gt;Li,J.&lt;/Authors_Primary&gt;&lt;Authors_Primary&gt;Wang,W.&lt;/Authors_Primary&gt;&lt;Authors_Primary&gt;Sun,Y.&lt;/Authors_Primary&gt;&lt;Authors_Primary&gt;Zhu,Y.&lt;/Authors_Primary&gt;&lt;Date_Primary&gt;2020/3/16&lt;/Date_Primary&gt;&lt;Keywords&gt;China&lt;/Keywords&gt;&lt;Keywords&gt;Digestive System&lt;/Keywords&gt;&lt;Keywords&gt;Genetic Association Studies&lt;/Keywords&gt;&lt;Keywords&gt;Liver&lt;/Keywords&gt;&lt;Keywords&gt;methods&lt;/Keywords&gt;&lt;Reprint&gt;Not in File&lt;/Reprint&gt;&lt;Start_Page&gt;55&lt;/Start_Page&gt;&lt;Periodical&gt;World J Surg.Oncol.&lt;/Periodical&gt;&lt;Volume&gt;18&lt;/Volume&gt;&lt;Issue&gt;1&lt;/Issue&gt;&lt;User_Def_5&gt;PMC7077159&lt;/User_Def_5&gt;&lt;Misc_3&gt;10.1186/s12957-020-1806-2 [doi];10.1186/s12957-020-1806-2 [pii]&lt;/Misc_3&gt;&lt;Address&gt;Department of Oncology, Changyi People&amp;apos;s Hospital, Changyi, 261300, Shandong Province, China&amp;#xA;Department of Gastroenterology, Changyi People&amp;apos;s Hospital, Changyi, 261300, Shandong Province, China&amp;#xA;Department of Oncology, Changyi People&amp;apos;s Hospital, Changyi, 261300, Shandong Province, China&amp;#xA;Department of Gastroenterology, Zhuji Affiliated Hospital of Shaoxing University, Zhuji, 311800, Zhejiang, China. dauozhuyes@163.com&lt;/Address&gt;&lt;ZZ_JournalStdAbbrev&gt;&lt;f name="System"&gt;World J Surg.Oncol.&lt;/f&gt;&lt;/ZZ_JournalStdAbbrev&gt;&lt;ZZ_WorkformID&gt;1&lt;/ZZ_WorkformID&gt;&lt;/MDL&gt;&lt;/Cite&gt;&lt;/Refman&gt;</w:instrText>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0]</w:t>
            </w:r>
            <w:r w:rsidR="00B41FCD" w:rsidRPr="004D4187">
              <w:rPr>
                <w:rFonts w:ascii="Times New Roman" w:hAnsi="Times New Roman" w:cs="Times New Roman"/>
                <w:lang w:val="en-US"/>
              </w:rPr>
              <w:fldChar w:fldCharType="end"/>
            </w:r>
          </w:p>
        </w:tc>
        <w:tc>
          <w:tcPr>
            <w:tcW w:w="1936" w:type="dxa"/>
            <w:shd w:val="clear" w:color="auto" w:fill="auto"/>
            <w:vAlign w:val="center"/>
          </w:tcPr>
          <w:p w:rsidR="00D10B85" w:rsidRPr="004D4187" w:rsidRDefault="00CC1F84" w:rsidP="00643131">
            <w:pPr>
              <w:ind w:firstLine="0"/>
              <w:jc w:val="center"/>
              <w:rPr>
                <w:rFonts w:ascii="Times New Roman" w:hAnsi="Times New Roman" w:cs="Times New Roman"/>
                <w:vertAlign w:val="superscript"/>
                <w:lang w:val="en-US"/>
              </w:rPr>
            </w:pPr>
            <w:r w:rsidRPr="004D4187">
              <w:rPr>
                <w:rFonts w:ascii="Times New Roman" w:hAnsi="Times New Roman" w:cs="Times New Roman"/>
                <w:lang w:val="en-US"/>
              </w:rPr>
              <w:t xml:space="preserve">C+↑ </w:t>
            </w:r>
            <w:r w:rsidR="00B41FCD" w:rsidRPr="004D4187">
              <w:rPr>
                <w:rFonts w:ascii="Times New Roman" w:hAnsi="Times New Roman" w:cs="Times New Roman"/>
                <w:lang w:val="en-US"/>
              </w:rPr>
              <w:fldChar w:fldCharType="begin"/>
            </w:r>
            <w:r w:rsidR="00D10B85" w:rsidRPr="004D4187">
              <w:rPr>
                <w:rFonts w:ascii="Times New Roman" w:hAnsi="Times New Roman" w:cs="Times New Roman"/>
                <w:lang w:val="en-US"/>
              </w:rPr>
              <w:instrText xml:space="preserve"> ADDIN REFMGR.CITE &lt;Refman&gt;&lt;Cite&gt;&lt;Author&gt;Li&lt;/Author&gt;&lt;Year&gt;2020&lt;/Year&gt;&lt;RecNum&gt;3538&lt;/RecNum&gt;&lt;IDText&gt;CTLA-4 polymorphisms and predisposition to digestive system malignancies: a meta-analysis of 31 published studies&lt;/IDText&gt;&lt;MDL Ref_Type="Journal"&gt;&lt;Ref_Type&gt;Journal&lt;/Ref_Type&gt;&lt;Ref_ID&gt;3538&lt;/Ref_ID&gt;&lt;Title_Primary&gt;CTLA-4 polymorphisms and predisposition to digestive system malignancies: a meta-analysis of 31 published studies&lt;/Title_Primary&gt;&lt;Authors_Primary&gt;Li,J.&lt;/Authors_Primary&gt;&lt;Authors_Primary&gt;Wang,W.&lt;/Authors_Primary&gt;&lt;Authors_Primary&gt;Sun,Y.&lt;/Authors_Primary&gt;&lt;Authors_Primary&gt;Zhu,Y.&lt;/Authors_Primary&gt;&lt;Date_Primary&gt;2020/3/16&lt;/Date_Primary&gt;&lt;Keywords&gt;China&lt;/Keywords&gt;&lt;Keywords&gt;Digestive System&lt;/Keywords&gt;&lt;Keywords&gt;Genetic Association Studies&lt;/Keywords&gt;&lt;Keywords&gt;Liver&lt;/Keywords&gt;&lt;Keywords&gt;methods&lt;/Keywords&gt;&lt;Reprint&gt;Not in File&lt;/Reprint&gt;&lt;Start_Page&gt;55&lt;/Start_Page&gt;&lt;Periodical&gt;World J Surg.Oncol.&lt;/Periodical&gt;&lt;Volume&gt;18&lt;/Volume&gt;&lt;Issue&gt;1&lt;/Issue&gt;&lt;User_Def_5&gt;PMC7077159&lt;/User_Def_5&gt;&lt;Misc_3&gt;10.1186/s12957-020-1806-2 [doi];10.1186/s12957-020-1806-2 [pii]&lt;/Misc_3&gt;&lt;Address&gt;Department of Oncology, Changyi People&amp;apos;s Hospital, Changyi, 261300, Shandong Province, China&amp;#xA;Department of Gastroenterology, Changyi People&amp;apos;s Hospital, Changyi, 261300, Shandong Province, China&amp;#xA;Department of Oncology, Changyi People&amp;apos;s Hospital, Changyi, 261300, Shandong Province, China&amp;#xA;Department of Gastroenterology, Zhuji Affiliated Hospital of Shaoxing University, Zhuji, 311800, Zhejiang, China. dauozhuyes@163.com&lt;/Address&gt;&lt;ZZ_JournalStdAbbrev&gt;&lt;f name="System"&gt;World J Surg.Oncol.&lt;/f&gt;&lt;/ZZ_JournalStdAbbrev&gt;&lt;ZZ_WorkformID&gt;1&lt;/ZZ_WorkformID&gt;&lt;/MDL&gt;&lt;/Cite&gt;&lt;/Refman&gt;</w:instrText>
            </w:r>
            <w:r w:rsidR="00B41FCD" w:rsidRPr="004D4187">
              <w:rPr>
                <w:rFonts w:ascii="Times New Roman" w:hAnsi="Times New Roman" w:cs="Times New Roman"/>
                <w:lang w:val="en-US"/>
              </w:rPr>
              <w:fldChar w:fldCharType="separate"/>
            </w:r>
            <w:r w:rsidR="00D10B85" w:rsidRPr="004D4187">
              <w:rPr>
                <w:rFonts w:ascii="Times New Roman" w:hAnsi="Times New Roman" w:cs="Times New Roman"/>
                <w:noProof/>
                <w:lang w:val="en-US"/>
              </w:rPr>
              <w:t>[10]</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associat</w:t>
            </w:r>
            <w:r w:rsidR="002221E3" w:rsidRPr="004D4187">
              <w:rPr>
                <w:rFonts w:ascii="Times New Roman" w:hAnsi="Times New Roman" w:cs="Times New Roman"/>
                <w:lang w:val="en-US"/>
              </w:rPr>
              <w:t xml:space="preserve">ion </w:t>
            </w:r>
            <w:r w:rsidR="00B41FCD" w:rsidRPr="004D4187">
              <w:rPr>
                <w:rFonts w:ascii="Times New Roman" w:hAnsi="Times New Roman" w:cs="Times New Roman"/>
                <w:lang w:val="en-US"/>
              </w:rPr>
              <w:fldChar w:fldCharType="begin"/>
            </w:r>
            <w:r w:rsidRPr="004D4187">
              <w:rPr>
                <w:rFonts w:ascii="Times New Roman" w:hAnsi="Times New Roman" w:cs="Times New Roman"/>
                <w:lang w:val="en-US"/>
              </w:rPr>
              <w:instrText xml:space="preserve"> ADDIN REFMGR.CITE &lt;Refman&gt;&lt;Cite&gt;&lt;Author&gt;Li&lt;/Author&gt;&lt;Year&gt;2020&lt;/Year&gt;&lt;RecNum&gt;3538&lt;/RecNum&gt;&lt;IDText&gt;CTLA-4 polymorphisms and predisposition to digestive system malignancies: a meta-analysis of 31 published studies&lt;/IDText&gt;&lt;MDL Ref_Type="Journal"&gt;&lt;Ref_Type&gt;Journal&lt;/Ref_Type&gt;&lt;Ref_ID&gt;3538&lt;/Ref_ID&gt;&lt;Title_Primary&gt;CTLA-4 polymorphisms and predisposition to digestive system malignancies: a meta-analysis of 31 published studies&lt;/Title_Primary&gt;&lt;Authors_Primary&gt;Li,J.&lt;/Authors_Primary&gt;&lt;Authors_Primary&gt;Wang,W.&lt;/Authors_Primary&gt;&lt;Authors_Primary&gt;Sun,Y.&lt;/Authors_Primary&gt;&lt;Authors_Primary&gt;Zhu,Y.&lt;/Authors_Primary&gt;&lt;Date_Primary&gt;2020/3/16&lt;/Date_Primary&gt;&lt;Keywords&gt;China&lt;/Keywords&gt;&lt;Keywords&gt;Digestive System&lt;/Keywords&gt;&lt;Keywords&gt;Genetic Association Studies&lt;/Keywords&gt;&lt;Keywords&gt;Liver&lt;/Keywords&gt;&lt;Keywords&gt;methods&lt;/Keywords&gt;&lt;Reprint&gt;Not in File&lt;/Reprint&gt;&lt;Start_Page&gt;55&lt;/Start_Page&gt;&lt;Periodical&gt;World J Surg.Oncol.&lt;/Periodical&gt;&lt;Volume&gt;18&lt;/Volume&gt;&lt;Issue&gt;1&lt;/Issue&gt;&lt;User_Def_5&gt;PMC7077159&lt;/User_Def_5&gt;&lt;Misc_3&gt;10.1186/s12957-020-1806-2 [doi];10.1186/s12957-020-1806-2 [pii]&lt;/Misc_3&gt;&lt;Address&gt;Department of Oncology, Changyi People&amp;apos;s Hospital, Changyi, 261300, Shandong Province, China&amp;#xA;Department of Gastroenterology, Changyi People&amp;apos;s Hospital, Changyi, 261300, Shandong Province, China&amp;#xA;Department of Oncology, Changyi People&amp;apos;s Hospital, Changyi, 261300, Shandong Province, China&amp;#xA;Department of Gastroenterology, Zhuji Affiliated Hospital of Shaoxing University, Zhuji, 311800, Zhejiang, China. dauozhuyes@163.com&lt;/Address&gt;&lt;ZZ_JournalStdAbbrev&gt;&lt;f name="System"&gt;World J Surg.Oncol.&lt;/f&gt;&lt;/ZZ_JournalStdAbbrev&gt;&lt;ZZ_WorkformID&gt;1&lt;/ZZ_WorkformID&gt;&lt;/MDL&gt;&lt;/Cite&gt;&lt;/Refman&gt;</w:instrText>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0]</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77502" w:rsidP="00643131">
            <w:pPr>
              <w:ind w:firstLine="0"/>
              <w:jc w:val="center"/>
              <w:rPr>
                <w:rFonts w:ascii="Times New Roman" w:hAnsi="Times New Roman" w:cs="Times New Roman"/>
                <w:vertAlign w:val="superscript"/>
                <w:lang w:val="en-US"/>
              </w:rPr>
            </w:pPr>
            <w:r w:rsidRPr="004D4187">
              <w:rPr>
                <w:rFonts w:ascii="Times New Roman" w:hAnsi="Times New Roman" w:cs="Times New Roman"/>
                <w:lang w:val="en-US"/>
              </w:rPr>
              <w:t>AA or AG</w:t>
            </w:r>
            <w:r w:rsidR="00D10B85" w:rsidRPr="004D4187">
              <w:rPr>
                <w:rFonts w:ascii="Times New Roman" w:hAnsi="Times New Roman" w:cs="Times New Roman"/>
                <w:lang w:val="en-US"/>
              </w:rPr>
              <w:t>↑</w:t>
            </w:r>
            <w:r w:rsidR="00B41FCD" w:rsidRPr="004D4187">
              <w:rPr>
                <w:rFonts w:ascii="Times New Roman" w:hAnsi="Times New Roman" w:cs="Times New Roman"/>
                <w:lang w:val="en-US"/>
              </w:rPr>
              <w:fldChar w:fldCharType="begin"/>
            </w:r>
            <w:r w:rsidR="00D10B85" w:rsidRPr="004D4187">
              <w:rPr>
                <w:rFonts w:ascii="Times New Roman" w:hAnsi="Times New Roman" w:cs="Times New Roman"/>
                <w:lang w:val="en-US"/>
              </w:rPr>
              <w:instrText xml:space="preserve"> ADDIN REFMGR.CITE &lt;Refman&gt;&lt;Cite&gt;&lt;Author&gt;Li&lt;/Author&gt;&lt;Year&gt;2020&lt;/Year&gt;&lt;RecNum&gt;3538&lt;/RecNum&gt;&lt;IDText&gt;CTLA-4 polymorphisms and predisposition to digestive system malignancies: a meta-analysis of 31 published studies&lt;/IDText&gt;&lt;MDL Ref_Type="Journal"&gt;&lt;Ref_Type&gt;Journal&lt;/Ref_Type&gt;&lt;Ref_ID&gt;3538&lt;/Ref_ID&gt;&lt;Title_Primary&gt;CTLA-4 polymorphisms and predisposition to digestive system malignancies: a meta-analysis of 31 published studies&lt;/Title_Primary&gt;&lt;Authors_Primary&gt;Li,J.&lt;/Authors_Primary&gt;&lt;Authors_Primary&gt;Wang,W.&lt;/Authors_Primary&gt;&lt;Authors_Primary&gt;Sun,Y.&lt;/Authors_Primary&gt;&lt;Authors_Primary&gt;Zhu,Y.&lt;/Authors_Primary&gt;&lt;Date_Primary&gt;2020/3/16&lt;/Date_Primary&gt;&lt;Keywords&gt;China&lt;/Keywords&gt;&lt;Keywords&gt;Digestive System&lt;/Keywords&gt;&lt;Keywords&gt;Genetic Association Studies&lt;/Keywords&gt;&lt;Keywords&gt;Liver&lt;/Keywords&gt;&lt;Keywords&gt;methods&lt;/Keywords&gt;&lt;Reprint&gt;Not in File&lt;/Reprint&gt;&lt;Start_Page&gt;55&lt;/Start_Page&gt;&lt;Periodical&gt;World J Surg.Oncol.&lt;/Periodical&gt;&lt;Volume&gt;18&lt;/Volume&gt;&lt;Issue&gt;1&lt;/Issue&gt;&lt;User_Def_5&gt;PMC7077159&lt;/User_Def_5&gt;&lt;Misc_3&gt;10.1186/s12957-020-1806-2 [doi];10.1186/s12957-020-1806-2 [pii]&lt;/Misc_3&gt;&lt;Address&gt;Department of Oncology, Changyi People&amp;apos;s Hospital, Changyi, 261300, Shandong Province, China&amp;#xA;Department of Gastroenterology, Changyi People&amp;apos;s Hospital, Changyi, 261300, Shandong Province, China&amp;#xA;Department of Oncology, Changyi People&amp;apos;s Hospital, Changyi, 261300, Shandong Province, China&amp;#xA;Department of Gastroenterology, Zhuji Affiliated Hospital of Shaoxing University, Zhuji, 311800, Zhejiang, China. dauozhuyes@163.com&lt;/Address&gt;&lt;ZZ_JournalStdAbbrev&gt;&lt;f name="System"&gt;World J Surg.Oncol.&lt;/f&gt;&lt;/ZZ_JournalStdAbbrev&gt;&lt;ZZ_WorkformID&gt;1&lt;/ZZ_WorkformID&gt;&lt;/MDL&gt;&lt;/Cite&gt;&lt;/Refman&gt;</w:instrText>
            </w:r>
            <w:r w:rsidR="00B41FCD" w:rsidRPr="004D4187">
              <w:rPr>
                <w:rFonts w:ascii="Times New Roman" w:hAnsi="Times New Roman" w:cs="Times New Roman"/>
                <w:lang w:val="en-US"/>
              </w:rPr>
              <w:fldChar w:fldCharType="separate"/>
            </w:r>
            <w:r w:rsidR="00D10B85" w:rsidRPr="004D4187">
              <w:rPr>
                <w:rFonts w:ascii="Times New Roman" w:hAnsi="Times New Roman" w:cs="Times New Roman"/>
                <w:noProof/>
                <w:lang w:val="en-US"/>
              </w:rPr>
              <w:t>[10]</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associat</w:t>
            </w:r>
            <w:r w:rsidR="002221E3" w:rsidRPr="004D4187">
              <w:rPr>
                <w:rFonts w:ascii="Times New Roman" w:hAnsi="Times New Roman" w:cs="Times New Roman"/>
                <w:lang w:val="en-US"/>
              </w:rPr>
              <w:t>ion</w:t>
            </w:r>
            <w:r w:rsidRPr="004D4187">
              <w:rPr>
                <w:rFonts w:ascii="Times New Roman" w:hAnsi="Times New Roman" w:cs="Times New Roman"/>
                <w:lang w:val="en-US"/>
              </w:rPr>
              <w:t xml:space="preserve"> </w:t>
            </w:r>
            <w:r w:rsidR="00B41FCD" w:rsidRPr="004D4187">
              <w:rPr>
                <w:rFonts w:ascii="Times New Roman" w:hAnsi="Times New Roman" w:cs="Times New Roman"/>
                <w:lang w:val="en-US"/>
              </w:rPr>
              <w:fldChar w:fldCharType="begin">
                <w:fldData xml:space="preserve">PFJlZm1hbj48Q2l0ZT48QXV0aG9yPkxpPC9BdXRob3I+PFllYXI+MjAyMDwvWWVhcj48UmVjTnVt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xpPC9BdXRob3I+PFllYXI+MjAyMDwvWWVhcj48UmVjTnVt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5;10]</w:t>
            </w:r>
            <w:r w:rsidR="00B41FCD" w:rsidRPr="004D4187">
              <w:rPr>
                <w:rFonts w:ascii="Times New Roman" w:hAnsi="Times New Roman" w:cs="Times New Roman"/>
                <w:lang w:val="en-US"/>
              </w:rPr>
              <w:fldChar w:fldCharType="end"/>
            </w:r>
          </w:p>
        </w:tc>
        <w:tc>
          <w:tcPr>
            <w:tcW w:w="203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assoc</w:t>
            </w:r>
            <w:r w:rsidR="002221E3" w:rsidRPr="004D4187">
              <w:rPr>
                <w:rFonts w:ascii="Times New Roman" w:hAnsi="Times New Roman" w:cs="Times New Roman"/>
                <w:lang w:val="en-US"/>
              </w:rPr>
              <w:t>iation</w:t>
            </w:r>
            <w:r w:rsidRPr="004D4187">
              <w:rPr>
                <w:rFonts w:ascii="Times New Roman" w:hAnsi="Times New Roman" w:cs="Times New Roman"/>
                <w:lang w:val="en-US"/>
              </w:rPr>
              <w:t xml:space="preserve"> </w:t>
            </w:r>
            <w:r w:rsidR="00B41FCD" w:rsidRPr="004D4187">
              <w:rPr>
                <w:rFonts w:ascii="Times New Roman" w:hAnsi="Times New Roman" w:cs="Times New Roman"/>
                <w:lang w:val="en-US"/>
              </w:rPr>
              <w:fldChar w:fldCharType="begin"/>
            </w:r>
            <w:r w:rsidRPr="004D4187">
              <w:rPr>
                <w:rFonts w:ascii="Times New Roman" w:hAnsi="Times New Roman" w:cs="Times New Roman"/>
                <w:lang w:val="en-US"/>
              </w:rPr>
              <w:instrText xml:space="preserve"> ADDIN REFMGR.CITE &lt;Refman&gt;&lt;Cite&gt;&lt;Author&gt;Li&lt;/Author&gt;&lt;Year&gt;2020&lt;/Year&gt;&lt;RecNum&gt;3538&lt;/RecNum&gt;&lt;IDText&gt;CTLA-4 polymorphisms and predisposition to digestive system malignancies: a meta-analysis of 31 published studies&lt;/IDText&gt;&lt;MDL Ref_Type="Journal"&gt;&lt;Ref_Type&gt;Journal&lt;/Ref_Type&gt;&lt;Ref_ID&gt;3538&lt;/Ref_ID&gt;&lt;Title_Primary&gt;CTLA-4 polymorphisms and predisposition to digestive system malignancies: a meta-analysis of 31 published studies&lt;/Title_Primary&gt;&lt;Authors_Primary&gt;Li,J.&lt;/Authors_Primary&gt;&lt;Authors_Primary&gt;Wang,W.&lt;/Authors_Primary&gt;&lt;Authors_Primary&gt;Sun,Y.&lt;/Authors_Primary&gt;&lt;Authors_Primary&gt;Zhu,Y.&lt;/Authors_Primary&gt;&lt;Date_Primary&gt;2020/3/16&lt;/Date_Primary&gt;&lt;Keywords&gt;China&lt;/Keywords&gt;&lt;Keywords&gt;Digestive System&lt;/Keywords&gt;&lt;Keywords&gt;Genetic Association Studies&lt;/Keywords&gt;&lt;Keywords&gt;Liver&lt;/Keywords&gt;&lt;Keywords&gt;methods&lt;/Keywords&gt;&lt;Reprint&gt;Not in File&lt;/Reprint&gt;&lt;Start_Page&gt;55&lt;/Start_Page&gt;&lt;Periodical&gt;World J Surg.Oncol.&lt;/Periodical&gt;&lt;Volume&gt;18&lt;/Volume&gt;&lt;Issue&gt;1&lt;/Issue&gt;&lt;User_Def_5&gt;PMC7077159&lt;/User_Def_5&gt;&lt;Misc_3&gt;10.1186/s12957-020-1806-2 [doi];10.1186/s12957-020-1806-2 [pii]&lt;/Misc_3&gt;&lt;Address&gt;Department of Oncology, Changyi People&amp;apos;s Hospital, Changyi, 261300, Shandong Province, China&amp;#xA;Department of Gastroenterology, Changyi People&amp;apos;s Hospital, Changyi, 261300, Shandong Province, China&amp;#xA;Department of Oncology, Changyi People&amp;apos;s Hospital, Changyi, 261300, Shandong Province, China&amp;#xA;Department of Gastroenterology, Zhuji Affiliated Hospital of Shaoxing University, Zhuji, 311800, Zhejiang, China. dauozhuyes@163.com&lt;/Address&gt;&lt;ZZ_JournalStdAbbrev&gt;&lt;f name="System"&gt;World J Surg.Oncol.&lt;/f&gt;&lt;/ZZ_JournalStdAbbrev&gt;&lt;ZZ_WorkformID&gt;1&lt;/ZZ_WorkformID&gt;&lt;/MDL&gt;&lt;/Cite&gt;&lt;/Refman&gt;</w:instrText>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0]</w:t>
            </w:r>
            <w:r w:rsidR="00B41FCD" w:rsidRPr="004D4187">
              <w:rPr>
                <w:rFonts w:ascii="Times New Roman" w:hAnsi="Times New Roman" w:cs="Times New Roman"/>
                <w:lang w:val="en-US"/>
              </w:rPr>
              <w:fldChar w:fldCharType="end"/>
            </w:r>
          </w:p>
        </w:tc>
      </w:tr>
      <w:tr w:rsidR="00D10B85" w:rsidRPr="004D4187" w:rsidTr="0037408A">
        <w:trPr>
          <w:trHeight w:val="548"/>
        </w:trPr>
        <w:tc>
          <w:tcPr>
            <w:tcW w:w="1950" w:type="dxa"/>
            <w:shd w:val="clear" w:color="auto" w:fill="F2F2F2" w:themeFill="background1" w:themeFillShade="F2"/>
            <w:vAlign w:val="center"/>
          </w:tcPr>
          <w:p w:rsidR="00D10B85" w:rsidRPr="004D4187" w:rsidRDefault="00D10B85" w:rsidP="00643131">
            <w:pPr>
              <w:ind w:firstLine="0"/>
              <w:jc w:val="center"/>
              <w:rPr>
                <w:rFonts w:ascii="Times New Roman" w:hAnsi="Times New Roman" w:cs="Times New Roman"/>
                <w:b/>
                <w:lang w:val="en-US"/>
              </w:rPr>
            </w:pPr>
            <w:r w:rsidRPr="004D4187">
              <w:rPr>
                <w:rFonts w:ascii="Times New Roman" w:hAnsi="Times New Roman" w:cs="Times New Roman"/>
                <w:b/>
                <w:lang w:val="en-US"/>
              </w:rPr>
              <w:t>Colorectal cancer</w:t>
            </w:r>
          </w:p>
        </w:tc>
        <w:tc>
          <w:tcPr>
            <w:tcW w:w="1921"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Inconsistent results</w:t>
            </w:r>
            <w:r w:rsidR="00B41FCD" w:rsidRPr="004D4187">
              <w:rPr>
                <w:rFonts w:ascii="Times New Roman" w:hAnsi="Times New Roman" w:cs="Times New Roman"/>
                <w:lang w:val="en-US"/>
              </w:rPr>
              <w:fldChar w:fldCharType="begin">
                <w:fldData xml:space="preserve">PFJlZm1hbj48Q2l0ZT48QXV0aG9yPkxpPC9BdXRob3I+PFllYXI+MjAyMDwvWWVhcj48UmVjTnVt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xpPC9BdXRob3I+PFllYXI+MjAyMDwvWWVhcj48UmVjTnVt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0-13]</w:t>
            </w:r>
            <w:r w:rsidR="00B41FCD" w:rsidRPr="004D4187">
              <w:rPr>
                <w:rFonts w:ascii="Times New Roman" w:hAnsi="Times New Roman" w:cs="Times New Roman"/>
                <w:lang w:val="en-US"/>
              </w:rPr>
              <w:fldChar w:fldCharType="end"/>
            </w:r>
          </w:p>
        </w:tc>
        <w:tc>
          <w:tcPr>
            <w:tcW w:w="1936" w:type="dxa"/>
            <w:shd w:val="clear" w:color="auto" w:fill="auto"/>
            <w:vAlign w:val="center"/>
          </w:tcPr>
          <w:p w:rsidR="00D10B85" w:rsidRPr="004D4187" w:rsidRDefault="002221E3" w:rsidP="00643131">
            <w:pPr>
              <w:ind w:firstLine="0"/>
              <w:jc w:val="center"/>
              <w:rPr>
                <w:rFonts w:ascii="Times New Roman" w:hAnsi="Times New Roman" w:cs="Times New Roman"/>
                <w:lang w:val="en-US"/>
              </w:rPr>
            </w:pPr>
            <w:r w:rsidRPr="004D4187">
              <w:rPr>
                <w:rFonts w:ascii="Times New Roman" w:hAnsi="Times New Roman" w:cs="Times New Roman"/>
                <w:lang w:val="en-US"/>
              </w:rPr>
              <w:t>No association</w:t>
            </w:r>
            <w:r w:rsidR="00D10B85" w:rsidRPr="004D4187">
              <w:rPr>
                <w:rFonts w:ascii="Times New Roman" w:hAnsi="Times New Roman" w:cs="Times New Roman"/>
                <w:lang w:val="en-US"/>
              </w:rPr>
              <w:t xml:space="preserve"> </w:t>
            </w:r>
            <w:r w:rsidR="00B41FCD" w:rsidRPr="004D4187">
              <w:rPr>
                <w:rFonts w:ascii="Times New Roman" w:hAnsi="Times New Roman" w:cs="Times New Roman"/>
                <w:lang w:val="en-US"/>
              </w:rPr>
              <w:fldChar w:fldCharType="begin"/>
            </w:r>
            <w:r w:rsidR="00D10B85" w:rsidRPr="004D4187">
              <w:rPr>
                <w:rFonts w:ascii="Times New Roman" w:hAnsi="Times New Roman" w:cs="Times New Roman"/>
                <w:lang w:val="en-US"/>
              </w:rPr>
              <w:instrText xml:space="preserve"> ADDIN REFMGR.CITE &lt;Refman&gt;&lt;Cite&gt;&lt;Author&gt;Li&lt;/Author&gt;&lt;Year&gt;2020&lt;/Year&gt;&lt;RecNum&gt;3538&lt;/RecNum&gt;&lt;IDText&gt;CTLA-4 polymorphisms and predisposition to digestive system malignancies: a meta-analysis of 31 published studies&lt;/IDText&gt;&lt;MDL Ref_Type="Journal"&gt;&lt;Ref_Type&gt;Journal&lt;/Ref_Type&gt;&lt;Ref_ID&gt;3538&lt;/Ref_ID&gt;&lt;Title_Primary&gt;CTLA-4 polymorphisms and predisposition to digestive system malignancies: a meta-analysis of 31 published studies&lt;/Title_Primary&gt;&lt;Authors_Primary&gt;Li,J.&lt;/Authors_Primary&gt;&lt;Authors_Primary&gt;Wang,W.&lt;/Authors_Primary&gt;&lt;Authors_Primary&gt;Sun,Y.&lt;/Authors_Primary&gt;&lt;Authors_Primary&gt;Zhu,Y.&lt;/Authors_Primary&gt;&lt;Date_Primary&gt;2020/3/16&lt;/Date_Primary&gt;&lt;Keywords&gt;China&lt;/Keywords&gt;&lt;Keywords&gt;Digestive System&lt;/Keywords&gt;&lt;Keywords&gt;Genetic Association Studies&lt;/Keywords&gt;&lt;Keywords&gt;Liver&lt;/Keywords&gt;&lt;Keywords&gt;methods&lt;/Keywords&gt;&lt;Reprint&gt;Not in File&lt;/Reprint&gt;&lt;Start_Page&gt;55&lt;/Start_Page&gt;&lt;Periodical&gt;World J Surg.Oncol.&lt;/Periodical&gt;&lt;Volume&gt;18&lt;/Volume&gt;&lt;Issue&gt;1&lt;/Issue&gt;&lt;User_Def_5&gt;PMC7077159&lt;/User_Def_5&gt;&lt;Misc_3&gt;10.1186/s12957-020-1806-2 [doi];10.1186/s12957-020-1806-2 [pii]&lt;/Misc_3&gt;&lt;Address&gt;Department of Oncology, Changyi People&amp;apos;s Hospital, Changyi, 261300, Shandong Province, China&amp;#xA;Department of Gastroenterology, Changyi People&amp;apos;s Hospital, Changyi, 261300, Shandong Province, China&amp;#xA;Department of Oncology, Changyi People&amp;apos;s Hospital, Changyi, 261300, Shandong Province, China&amp;#xA;Department of Gastroenterology, Zhuji Affiliated Hospital of Shaoxing University, Zhuji, 311800, Zhejiang, China. dauozhuyes@163.com&lt;/Address&gt;&lt;ZZ_JournalStdAbbrev&gt;&lt;f name="System"&gt;World J Surg.Oncol.&lt;/f&gt;&lt;/ZZ_JournalStdAbbrev&gt;&lt;ZZ_WorkformID&gt;1&lt;/ZZ_WorkformID&gt;&lt;/MDL&gt;&lt;/Cite&gt;&lt;/Refman&gt;</w:instrText>
            </w:r>
            <w:r w:rsidR="00B41FCD" w:rsidRPr="004D4187">
              <w:rPr>
                <w:rFonts w:ascii="Times New Roman" w:hAnsi="Times New Roman" w:cs="Times New Roman"/>
                <w:lang w:val="en-US"/>
              </w:rPr>
              <w:fldChar w:fldCharType="separate"/>
            </w:r>
            <w:r w:rsidR="00D10B85" w:rsidRPr="004D4187">
              <w:rPr>
                <w:rFonts w:ascii="Times New Roman" w:hAnsi="Times New Roman" w:cs="Times New Roman"/>
                <w:noProof/>
                <w:lang w:val="en-US"/>
              </w:rPr>
              <w:t>[10]</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associat</w:t>
            </w:r>
            <w:r w:rsidR="002221E3" w:rsidRPr="004D4187">
              <w:rPr>
                <w:rFonts w:ascii="Times New Roman" w:hAnsi="Times New Roman" w:cs="Times New Roman"/>
                <w:lang w:val="en-US"/>
              </w:rPr>
              <w:t>ion</w:t>
            </w:r>
            <w:r w:rsidRPr="004D4187">
              <w:rPr>
                <w:rFonts w:ascii="Times New Roman" w:hAnsi="Times New Roman" w:cs="Times New Roman"/>
                <w:lang w:val="en-US"/>
              </w:rPr>
              <w:t xml:space="preserve"> </w:t>
            </w:r>
            <w:r w:rsidR="00B41FCD" w:rsidRPr="004D4187">
              <w:rPr>
                <w:rFonts w:ascii="Times New Roman" w:hAnsi="Times New Roman" w:cs="Times New Roman"/>
                <w:lang w:val="en-US"/>
              </w:rPr>
              <w:fldChar w:fldCharType="begin"/>
            </w:r>
            <w:r w:rsidRPr="004D4187">
              <w:rPr>
                <w:rFonts w:ascii="Times New Roman" w:hAnsi="Times New Roman" w:cs="Times New Roman"/>
                <w:lang w:val="en-US"/>
              </w:rPr>
              <w:instrText xml:space="preserve"> ADDIN REFMGR.CITE &lt;Refman&gt;&lt;Cite&gt;&lt;Author&gt;Li&lt;/Author&gt;&lt;Year&gt;2020&lt;/Year&gt;&lt;RecNum&gt;3538&lt;/RecNum&gt;&lt;IDText&gt;CTLA-4 polymorphisms and predisposition to digestive system malignancies: a meta-analysis of 31 published studies&lt;/IDText&gt;&lt;MDL Ref_Type="Journal"&gt;&lt;Ref_Type&gt;Journal&lt;/Ref_Type&gt;&lt;Ref_ID&gt;3538&lt;/Ref_ID&gt;&lt;Title_Primary&gt;CTLA-4 polymorphisms and predisposition to digestive system malignancies: a meta-analysis of 31 published studies&lt;/Title_Primary&gt;&lt;Authors_Primary&gt;Li,J.&lt;/Authors_Primary&gt;&lt;Authors_Primary&gt;Wang,W.&lt;/Authors_Primary&gt;&lt;Authors_Primary&gt;Sun,Y.&lt;/Authors_Primary&gt;&lt;Authors_Primary&gt;Zhu,Y.&lt;/Authors_Primary&gt;&lt;Date_Primary&gt;2020/3/16&lt;/Date_Primary&gt;&lt;Keywords&gt;China&lt;/Keywords&gt;&lt;Keywords&gt;Digestive System&lt;/Keywords&gt;&lt;Keywords&gt;Genetic Association Studies&lt;/Keywords&gt;&lt;Keywords&gt;Liver&lt;/Keywords&gt;&lt;Keywords&gt;methods&lt;/Keywords&gt;&lt;Reprint&gt;Not in File&lt;/Reprint&gt;&lt;Start_Page&gt;55&lt;/Start_Page&gt;&lt;Periodical&gt;World J Surg.Oncol.&lt;/Periodical&gt;&lt;Volume&gt;18&lt;/Volume&gt;&lt;Issue&gt;1&lt;/Issue&gt;&lt;User_Def_5&gt;PMC7077159&lt;/User_Def_5&gt;&lt;Misc_3&gt;10.1186/s12957-020-1806-2 [doi];10.1186/s12957-020-1806-2 [pii]&lt;/Misc_3&gt;&lt;Address&gt;Department of Oncology, Changyi People&amp;apos;s Hospital, Changyi, 261300, Shandong Province, China&amp;#xA;Department of Gastroenterology, Changyi People&amp;apos;s Hospital, Changyi, 261300, Shandong Province, China&amp;#xA;Department of Oncology, Changyi People&amp;apos;s Hospital, Changyi, 261300, Shandong Province, China&amp;#xA;Department of Gastroenterology, Zhuji Affiliated Hospital of Shaoxing University, Zhuji, 311800, Zhejiang, China. dauozhuyes@163.com&lt;/Address&gt;&lt;ZZ_JournalStdAbbrev&gt;&lt;f name="System"&gt;World J Surg.Oncol.&lt;/f&gt;&lt;/ZZ_JournalStdAbbrev&gt;&lt;ZZ_WorkformID&gt;1&lt;/ZZ_WorkformID&gt;&lt;/MDL&gt;&lt;/Cite&gt;&lt;/Refman&gt;</w:instrText>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0]</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associat</w:t>
            </w:r>
            <w:r w:rsidR="002221E3" w:rsidRPr="004D4187">
              <w:rPr>
                <w:rFonts w:ascii="Times New Roman" w:hAnsi="Times New Roman" w:cs="Times New Roman"/>
                <w:lang w:val="en-US"/>
              </w:rPr>
              <w:t xml:space="preserve">ion </w:t>
            </w:r>
            <w:r w:rsidR="00B41FCD" w:rsidRPr="004D4187">
              <w:rPr>
                <w:rFonts w:ascii="Times New Roman" w:hAnsi="Times New Roman" w:cs="Times New Roman"/>
                <w:lang w:val="en-US"/>
              </w:rPr>
              <w:fldChar w:fldCharType="begin"/>
            </w:r>
            <w:r w:rsidRPr="004D4187">
              <w:rPr>
                <w:rFonts w:ascii="Times New Roman" w:hAnsi="Times New Roman" w:cs="Times New Roman"/>
                <w:lang w:val="en-US"/>
              </w:rPr>
              <w:instrText xml:space="preserve"> ADDIN REFMGR.CITE &lt;Refman&gt;&lt;Cite&gt;&lt;Author&gt;Li&lt;/Author&gt;&lt;Year&gt;2020&lt;/Year&gt;&lt;RecNum&gt;3538&lt;/RecNum&gt;&lt;IDText&gt;CTLA-4 polymorphisms and predisposition to digestive system malignancies: a meta-analysis of 31 published studies&lt;/IDText&gt;&lt;MDL Ref_Type="Journal"&gt;&lt;Ref_Type&gt;Journal&lt;/Ref_Type&gt;&lt;Ref_ID&gt;3538&lt;/Ref_ID&gt;&lt;Title_Primary&gt;CTLA-4 polymorphisms and predisposition to digestive system malignancies: a meta-analysis of 31 published studies&lt;/Title_Primary&gt;&lt;Authors_Primary&gt;Li,J.&lt;/Authors_Primary&gt;&lt;Authors_Primary&gt;Wang,W.&lt;/Authors_Primary&gt;&lt;Authors_Primary&gt;Sun,Y.&lt;/Authors_Primary&gt;&lt;Authors_Primary&gt;Zhu,Y.&lt;/Authors_Primary&gt;&lt;Date_Primary&gt;2020/3/16&lt;/Date_Primary&gt;&lt;Keywords&gt;China&lt;/Keywords&gt;&lt;Keywords&gt;Digestive System&lt;/Keywords&gt;&lt;Keywords&gt;Genetic Association Studies&lt;/Keywords&gt;&lt;Keywords&gt;Liver&lt;/Keywords&gt;&lt;Keywords&gt;methods&lt;/Keywords&gt;&lt;Reprint&gt;Not in File&lt;/Reprint&gt;&lt;Start_Page&gt;55&lt;/Start_Page&gt;&lt;Periodical&gt;World J Surg.Oncol.&lt;/Periodical&gt;&lt;Volume&gt;18&lt;/Volume&gt;&lt;Issue&gt;1&lt;/Issue&gt;&lt;User_Def_5&gt;PMC7077159&lt;/User_Def_5&gt;&lt;Misc_3&gt;10.1186/s12957-020-1806-2 [doi];10.1186/s12957-020-1806-2 [pii]&lt;/Misc_3&gt;&lt;Address&gt;Department of Oncology, Changyi People&amp;apos;s Hospital, Changyi, 261300, Shandong Province, China&amp;#xA;Department of Gastroenterology, Changyi People&amp;apos;s Hospital, Changyi, 261300, Shandong Province, China&amp;#xA;Department of Oncology, Changyi People&amp;apos;s Hospital, Changyi, 261300, Shandong Province, China&amp;#xA;Department of Gastroenterology, Zhuji Affiliated Hospital of Shaoxing University, Zhuji, 311800, Zhejiang, China. dauozhuyes@163.com&lt;/Address&gt;&lt;ZZ_JournalStdAbbrev&gt;&lt;f name="System"&gt;World J Surg.Oncol.&lt;/f&gt;&lt;/ZZ_JournalStdAbbrev&gt;&lt;ZZ_WorkformID&gt;1&lt;/ZZ_WorkformID&gt;&lt;/MDL&gt;&lt;/Cite&gt;&lt;/Refman&gt;</w:instrText>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0]</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2221E3" w:rsidP="00643131">
            <w:pPr>
              <w:ind w:firstLine="0"/>
              <w:jc w:val="center"/>
              <w:rPr>
                <w:rFonts w:ascii="Times New Roman" w:hAnsi="Times New Roman" w:cs="Times New Roman"/>
                <w:lang w:val="en-US"/>
              </w:rPr>
            </w:pPr>
            <w:r w:rsidRPr="004D4187">
              <w:rPr>
                <w:rFonts w:ascii="Times New Roman" w:hAnsi="Times New Roman" w:cs="Times New Roman"/>
                <w:lang w:val="en-US"/>
              </w:rPr>
              <w:t>No association</w:t>
            </w:r>
            <w:r w:rsidR="00D10B85" w:rsidRPr="004D4187">
              <w:rPr>
                <w:rFonts w:ascii="Times New Roman" w:hAnsi="Times New Roman" w:cs="Times New Roman"/>
                <w:lang w:val="en-US"/>
              </w:rPr>
              <w:t xml:space="preserve"> </w:t>
            </w:r>
            <w:r w:rsidR="00B41FCD" w:rsidRPr="004D4187">
              <w:rPr>
                <w:rFonts w:ascii="Times New Roman" w:hAnsi="Times New Roman" w:cs="Times New Roman"/>
                <w:lang w:val="en-US"/>
              </w:rPr>
              <w:fldChar w:fldCharType="begin">
                <w:fldData xml:space="preserve">PFJlZm1hbj48Q2l0ZT48QXV0aG9yPkxpPC9BdXRob3I+PFllYXI+MjAyMDwvWWVhcj48UmVjTnVt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</w:fldData>
              </w:fldChar>
            </w:r>
            <w:r w:rsidR="00D10B85"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xpPC9BdXRob3I+PFllYXI+MjAyMDwvWWVhcj48UmVjTnVt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</w:fldData>
              </w:fldChar>
            </w:r>
            <w:r w:rsidR="00D10B85"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00D10B85" w:rsidRPr="004D4187">
              <w:rPr>
                <w:rFonts w:ascii="Times New Roman" w:hAnsi="Times New Roman" w:cs="Times New Roman"/>
                <w:noProof/>
                <w:lang w:val="en-US"/>
              </w:rPr>
              <w:t>[5;10]</w:t>
            </w:r>
            <w:r w:rsidR="00B41FCD" w:rsidRPr="004D4187">
              <w:rPr>
                <w:rFonts w:ascii="Times New Roman" w:hAnsi="Times New Roman" w:cs="Times New Roman"/>
                <w:lang w:val="en-US"/>
              </w:rPr>
              <w:fldChar w:fldCharType="end"/>
            </w:r>
          </w:p>
        </w:tc>
        <w:tc>
          <w:tcPr>
            <w:tcW w:w="203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data</w:t>
            </w:r>
          </w:p>
        </w:tc>
      </w:tr>
      <w:tr w:rsidR="00D10B85" w:rsidRPr="004D4187" w:rsidTr="0037408A">
        <w:trPr>
          <w:trHeight w:val="532"/>
        </w:trPr>
        <w:tc>
          <w:tcPr>
            <w:tcW w:w="1950" w:type="dxa"/>
            <w:shd w:val="clear" w:color="auto" w:fill="F2F2F2" w:themeFill="background1" w:themeFillShade="F2"/>
            <w:vAlign w:val="center"/>
          </w:tcPr>
          <w:p w:rsidR="00D10B85" w:rsidRPr="004D4187" w:rsidRDefault="00D10B85" w:rsidP="00643131">
            <w:pPr>
              <w:ind w:firstLine="0"/>
              <w:jc w:val="center"/>
              <w:rPr>
                <w:rFonts w:ascii="Times New Roman" w:hAnsi="Times New Roman" w:cs="Times New Roman"/>
                <w:b/>
                <w:lang w:val="en-US"/>
              </w:rPr>
            </w:pPr>
            <w:r w:rsidRPr="004D4187">
              <w:rPr>
                <w:rFonts w:ascii="Times New Roman" w:hAnsi="Times New Roman" w:cs="Times New Roman"/>
                <w:b/>
                <w:lang w:val="en-US"/>
              </w:rPr>
              <w:t>Hepatocellular cancer</w:t>
            </w:r>
          </w:p>
        </w:tc>
        <w:tc>
          <w:tcPr>
            <w:tcW w:w="1921" w:type="dxa"/>
            <w:shd w:val="clear" w:color="auto" w:fill="auto"/>
            <w:vAlign w:val="center"/>
          </w:tcPr>
          <w:p w:rsidR="00D10B85" w:rsidRPr="004D4187" w:rsidRDefault="002221E3" w:rsidP="00643131">
            <w:pPr>
              <w:ind w:firstLine="0"/>
              <w:jc w:val="center"/>
              <w:rPr>
                <w:rFonts w:ascii="Times New Roman" w:hAnsi="Times New Roman" w:cs="Times New Roman"/>
                <w:lang w:val="en-US"/>
              </w:rPr>
            </w:pPr>
            <w:r w:rsidRPr="004D4187">
              <w:rPr>
                <w:rFonts w:ascii="Times New Roman" w:hAnsi="Times New Roman" w:cs="Times New Roman"/>
                <w:lang w:val="en-US"/>
              </w:rPr>
              <w:t xml:space="preserve">Inconsistent results </w:t>
            </w:r>
            <w:r w:rsidR="00D10B85" w:rsidRPr="004D4187">
              <w:rPr>
                <w:rFonts w:ascii="Times New Roman" w:hAnsi="Times New Roman" w:cs="Times New Roman"/>
                <w:lang w:val="en-US"/>
              </w:rPr>
              <w:t xml:space="preserve">AA↑ </w:t>
            </w:r>
            <w:r w:rsidR="00B41FCD" w:rsidRPr="004D4187">
              <w:rPr>
                <w:rFonts w:ascii="Times New Roman" w:hAnsi="Times New Roman" w:cs="Times New Roman"/>
                <w:lang w:val="en-US"/>
              </w:rPr>
              <w:fldChar w:fldCharType="begin">
                <w:fldData xml:space="preserve">PFJlZm1hbj48Q2l0ZT48QXV0aG9yPldhbmc8L0F1dGhvcj48WWVhcj4yMDE4PC9ZZWFyPjxSZWNO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</w:fldData>
              </w:fldChar>
            </w:r>
            <w:r w:rsidR="00D10B85"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ldhbmc8L0F1dGhvcj48WWVhcj4yMDE4PC9ZZWFyPjxSZWNO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</w:fldData>
              </w:fldChar>
            </w:r>
            <w:r w:rsidR="00D10B85"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00D10B85" w:rsidRPr="004D4187">
              <w:rPr>
                <w:rFonts w:ascii="Times New Roman" w:hAnsi="Times New Roman" w:cs="Times New Roman"/>
                <w:noProof/>
                <w:lang w:val="en-US"/>
              </w:rPr>
              <w:t>[14]</w:t>
            </w:r>
            <w:r w:rsidR="00B41FCD" w:rsidRPr="004D4187">
              <w:rPr>
                <w:rFonts w:ascii="Times New Roman" w:hAnsi="Times New Roman" w:cs="Times New Roman"/>
                <w:lang w:val="en-US"/>
              </w:rPr>
              <w:fldChar w:fldCharType="end"/>
            </w:r>
          </w:p>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w:t>
            </w:r>
            <w:r w:rsidR="002221E3" w:rsidRPr="004D4187">
              <w:rPr>
                <w:rFonts w:ascii="Times New Roman" w:hAnsi="Times New Roman" w:cs="Times New Roman"/>
                <w:lang w:val="en-US"/>
              </w:rPr>
              <w:t xml:space="preserve"> association</w:t>
            </w:r>
            <w:r w:rsidRPr="004D4187">
              <w:rPr>
                <w:rFonts w:ascii="Times New Roman" w:hAnsi="Times New Roman" w:cs="Times New Roman"/>
                <w:lang w:val="en-US"/>
              </w:rPr>
              <w:t xml:space="preserve"> </w:t>
            </w:r>
            <w:r w:rsidR="00B41FCD" w:rsidRPr="004D4187">
              <w:rPr>
                <w:rFonts w:ascii="Times New Roman" w:hAnsi="Times New Roman" w:cs="Times New Roman"/>
                <w:lang w:val="en-US"/>
              </w:rPr>
              <w:fldChar w:fldCharType="begin"/>
            </w:r>
            <w:r w:rsidRPr="004D4187">
              <w:rPr>
                <w:rFonts w:ascii="Times New Roman" w:hAnsi="Times New Roman" w:cs="Times New Roman"/>
                <w:lang w:val="en-US"/>
              </w:rPr>
              <w:instrText xml:space="preserve"> ADDIN REFMGR.CITE &lt;Refman&gt;&lt;Cite&gt;&lt;Author&gt;Li&lt;/Author&gt;&lt;Year&gt;2020&lt;/Year&gt;&lt;RecNum&gt;3538&lt;/RecNum&gt;&lt;IDText&gt;CTLA-4 polymorphisms and predisposition to digestive system malignancies: a meta-analysis of 31 published studies&lt;/IDText&gt;&lt;MDL Ref_Type="Journal"&gt;&lt;Ref_Type&gt;Journal&lt;/Ref_Type&gt;&lt;Ref_ID&gt;3538&lt;/Ref_ID&gt;&lt;Title_Primary&gt;CTLA-4 polymorphisms and predisposition to digestive system malignancies: a meta-analysis of 31 published studies&lt;/Title_Primary&gt;&lt;Authors_Primary&gt;Li,J.&lt;/Authors_Primary&gt;&lt;Authors_Primary&gt;Wang,W.&lt;/Authors_Primary&gt;&lt;Authors_Primary&gt;Sun,Y.&lt;/Authors_Primary&gt;&lt;Authors_Primary&gt;Zhu,Y.&lt;/Authors_Primary&gt;&lt;Date_Primary&gt;2020/3/16&lt;/Date_Primary&gt;&lt;Keywords&gt;China&lt;/Keywords&gt;&lt;Keywords&gt;Digestive System&lt;/Keywords&gt;&lt;Keywords&gt;Genetic Association Studies&lt;/Keywords&gt;&lt;Keywords&gt;Liver&lt;/Keywords&gt;&lt;Keywords&gt;methods&lt;/Keywords&gt;&lt;Reprint&gt;Not in File&lt;/Reprint&gt;&lt;Start_Page&gt;55&lt;/Start_Page&gt;&lt;Periodical&gt;World J Surg.Oncol.&lt;/Periodical&gt;&lt;Volume&gt;18&lt;/Volume&gt;&lt;Issue&gt;1&lt;/Issue&gt;&lt;User_Def_5&gt;PMC7077159&lt;/User_Def_5&gt;&lt;Misc_3&gt;10.1186/s12957-020-1806-2 [doi];10.1186/s12957-020-1806-2 [pii]&lt;/Misc_3&gt;&lt;Address&gt;Department of Oncology, Changyi People&amp;apos;s Hospital, Changyi, 261300, Shandong Province, China&amp;#xA;Department of Gastroenterology, Changyi People&amp;apos;s Hospital, Changyi, 261300, Shandong Province, China&amp;#xA;Department of Oncology, Changyi People&amp;apos;s Hospital, Changyi, 261300, Shandong Province, China&amp;#xA;Department of Gastroenterology, Zhuji Affiliated Hospital of Shaoxing University, Zhuji, 311800, Zhejiang, China. dauozhuyes@163.com&lt;/Address&gt;&lt;ZZ_JournalStdAbbrev&gt;&lt;f name="System"&gt;World J Surg.Oncol.&lt;/f&gt;&lt;/ZZ_JournalStdAbbrev&gt;&lt;ZZ_WorkformID&gt;1&lt;/ZZ_WorkformID&gt;&lt;/MDL&gt;&lt;/Cite&gt;&lt;/Refman&gt;</w:instrText>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0]</w:t>
            </w:r>
            <w:r w:rsidR="00B41FCD" w:rsidRPr="004D4187">
              <w:rPr>
                <w:rFonts w:ascii="Times New Roman" w:hAnsi="Times New Roman" w:cs="Times New Roman"/>
                <w:lang w:val="en-US"/>
              </w:rPr>
              <w:fldChar w:fldCharType="end"/>
            </w:r>
          </w:p>
        </w:tc>
        <w:tc>
          <w:tcPr>
            <w:tcW w:w="1936"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T+↑</w:t>
            </w:r>
            <w:r w:rsidR="00B41FCD" w:rsidRPr="004D4187">
              <w:rPr>
                <w:rFonts w:ascii="Times New Roman" w:hAnsi="Times New Roman" w:cs="Times New Roman"/>
                <w:lang w:val="en-US"/>
              </w:rPr>
              <w:fldChar w:fldCharType="begin">
                <w:fldData xml:space="preserve">PFJlZm1hbj48Q2l0ZT48QXV0aG9yPldhbmc8L0F1dGhvcj48WWVhcj4yMDE4PC9ZZWFyPjxSZWNO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ldhbmc8L0F1dGhvcj48WWVhcj4yMDE4PC9ZZWFyPjxSZWNO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4]</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GG↑</w:t>
            </w:r>
            <w:r w:rsidR="00B41FCD" w:rsidRPr="004D4187">
              <w:rPr>
                <w:rFonts w:ascii="Times New Roman" w:hAnsi="Times New Roman" w:cs="Times New Roman"/>
                <w:lang w:val="en-US"/>
              </w:rPr>
              <w:fldChar w:fldCharType="begin"/>
            </w:r>
            <w:r w:rsidRPr="004D4187">
              <w:rPr>
                <w:rFonts w:ascii="Times New Roman" w:hAnsi="Times New Roman" w:cs="Times New Roman"/>
                <w:lang w:val="en-US"/>
              </w:rPr>
              <w:instrText xml:space="preserve"> ADDIN REFMGR.CITE &lt;Refman&gt;&lt;Cite&gt;&lt;Author&gt;Li&lt;/Author&gt;&lt;Year&gt;2020&lt;/Year&gt;&lt;RecNum&gt;3538&lt;/RecNum&gt;&lt;IDText&gt;CTLA-4 polymorphisms and predisposition to digestive system malignancies: a meta-analysis of 31 published studies&lt;/IDText&gt;&lt;MDL Ref_Type="Journal"&gt;&lt;Ref_Type&gt;Journal&lt;/Ref_Type&gt;&lt;Ref_ID&gt;3538&lt;/Ref_ID&gt;&lt;Title_Primary&gt;CTLA-4 polymorphisms and predisposition to digestive system malignancies: a meta-analysis of 31 published studies&lt;/Title_Primary&gt;&lt;Authors_Primary&gt;Li,J.&lt;/Authors_Primary&gt;&lt;Authors_Primary&gt;Wang,W.&lt;/Authors_Primary&gt;&lt;Authors_Primary&gt;Sun,Y.&lt;/Authors_Primary&gt;&lt;Authors_Primary&gt;Zhu,Y.&lt;/Authors_Primary&gt;&lt;Date_Primary&gt;2020/3/16&lt;/Date_Primary&gt;&lt;Keywords&gt;China&lt;/Keywords&gt;&lt;Keywords&gt;Digestive System&lt;/Keywords&gt;&lt;Keywords&gt;Genetic Association Studies&lt;/Keywords&gt;&lt;Keywords&gt;Liver&lt;/Keywords&gt;&lt;Keywords&gt;methods&lt;/Keywords&gt;&lt;Reprint&gt;Not in File&lt;/Reprint&gt;&lt;Start_Page&gt;55&lt;/Start_Page&gt;&lt;Periodical&gt;World J Surg.Oncol.&lt;/Periodical&gt;&lt;Volume&gt;18&lt;/Volume&gt;&lt;Issue&gt;1&lt;/Issue&gt;&lt;User_Def_5&gt;PMC7077159&lt;/User_Def_5&gt;&lt;Misc_3&gt;10.1186/s12957-020-1806-2 [doi];10.1186/s12957-020-1806-2 [pii]&lt;/Misc_3&gt;&lt;Address&gt;Department of Oncology, Changyi People&amp;apos;s Hospital, Changyi, 261300, Shandong Province, China&amp;#xA;Department of Gastroenterology, Changyi People&amp;apos;s Hospital, Changyi, 261300, Shandong Province, China&amp;#xA;Department of Oncology, Changyi People&amp;apos;s Hospital, Changyi, 261300, Shandong Province, China&amp;#xA;Department of Gastroenterology, Zhuji Affiliated Hospital of Shaoxing University, Zhuji, 311800, Zhejiang, China. dauozhuyes@163.com&lt;/Address&gt;&lt;ZZ_JournalStdAbbrev&gt;&lt;f name="System"&gt;World J Surg.Oncol.&lt;/f&gt;&lt;/ZZ_JournalStdAbbrev&gt;&lt;ZZ_WorkformID&gt;1&lt;/ZZ_WorkformID&gt;&lt;/MDL&gt;&lt;/Cite&gt;&lt;/Refman&gt;</w:instrText>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0]</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data</w:t>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data</w:t>
            </w:r>
          </w:p>
        </w:tc>
        <w:tc>
          <w:tcPr>
            <w:tcW w:w="203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data</w:t>
            </w:r>
          </w:p>
        </w:tc>
      </w:tr>
      <w:tr w:rsidR="00D10B85" w:rsidRPr="004D4187" w:rsidTr="0037408A">
        <w:trPr>
          <w:trHeight w:val="457"/>
        </w:trPr>
        <w:tc>
          <w:tcPr>
            <w:tcW w:w="1950" w:type="dxa"/>
            <w:shd w:val="clear" w:color="auto" w:fill="F2F2F2" w:themeFill="background1" w:themeFillShade="F2"/>
            <w:vAlign w:val="center"/>
          </w:tcPr>
          <w:p w:rsidR="00D10B85" w:rsidRPr="004D4187" w:rsidRDefault="00D10B85" w:rsidP="00643131">
            <w:pPr>
              <w:ind w:firstLine="0"/>
              <w:jc w:val="center"/>
              <w:rPr>
                <w:rFonts w:ascii="Times New Roman" w:hAnsi="Times New Roman" w:cs="Times New Roman"/>
                <w:b/>
                <w:lang w:val="en-US"/>
              </w:rPr>
            </w:pPr>
            <w:r w:rsidRPr="004D4187">
              <w:rPr>
                <w:rFonts w:ascii="Times New Roman" w:hAnsi="Times New Roman" w:cs="Times New Roman"/>
                <w:b/>
                <w:lang w:val="en-US"/>
              </w:rPr>
              <w:t>Bone cancer</w:t>
            </w:r>
          </w:p>
        </w:tc>
        <w:tc>
          <w:tcPr>
            <w:tcW w:w="1921"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A+↑</w:t>
            </w:r>
            <w:r w:rsidR="00B41FCD" w:rsidRPr="004D4187">
              <w:rPr>
                <w:rFonts w:ascii="Times New Roman" w:hAnsi="Times New Roman" w:cs="Times New Roman"/>
                <w:lang w:val="en-US"/>
              </w:rPr>
              <w:fldChar w:fldCharType="begin">
                <w:fldData xml:space="preserve">PFJlZm1hbj48Q2l0ZT48QXV0aG9yPldhbmc8L0F1dGhvcj48WWVhcj4yMDE4PC9ZZWFyPjxSZWNO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ldhbmc8L0F1dGhvcj48WWVhcj4yMDE4PC9ZZWFyPjxSZWNO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5;16]</w:t>
            </w:r>
            <w:r w:rsidR="00B41FCD" w:rsidRPr="004D4187">
              <w:rPr>
                <w:rFonts w:ascii="Times New Roman" w:hAnsi="Times New Roman" w:cs="Times New Roman"/>
                <w:lang w:val="en-US"/>
              </w:rPr>
              <w:fldChar w:fldCharType="end"/>
            </w:r>
          </w:p>
        </w:tc>
        <w:tc>
          <w:tcPr>
            <w:tcW w:w="1936"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T+↑</w:t>
            </w:r>
            <w:r w:rsidR="00B41FCD" w:rsidRPr="004D4187">
              <w:rPr>
                <w:rFonts w:ascii="Times New Roman" w:hAnsi="Times New Roman" w:cs="Times New Roman"/>
                <w:lang w:val="en-US"/>
              </w:rPr>
              <w:fldChar w:fldCharType="begin"/>
            </w:r>
            <w:r w:rsidRPr="004D4187">
              <w:rPr>
                <w:rFonts w:ascii="Times New Roman" w:hAnsi="Times New Roman" w:cs="Times New Roman"/>
                <w:lang w:val="en-US"/>
              </w:rPr>
              <w:instrText xml:space="preserve"> ADDIN REFMGR.CITE &lt;Refman&gt;&lt;Cite&gt;&lt;Author&gt;Wang&lt;/Author&gt;&lt;Year&gt;2018&lt;/Year&gt;&lt;RecNum&gt;3455&lt;/RecNum&gt;&lt;IDText&gt;Systematic meta-analysis of genetic variants associated with osteosarcoma susceptibility&lt;/IDText&gt;&lt;MDL Ref_Type="Journal"&gt;&lt;Ref_Type&gt;Journal&lt;/Ref_Type&gt;&lt;Ref_ID&gt;3455&lt;/Ref_ID&gt;&lt;Title_Primary&gt;Systematic meta-analysis of genetic variants associated with osteosarcoma susceptibility&lt;/Title_Primary&gt;&lt;Authors_Primary&gt;Wang,X.&lt;/Authors_Primary&gt;&lt;Authors_Primary&gt;Liu,Z.&lt;/Authors_Primary&gt;&lt;Date_Primary&gt;2018/9&lt;/Date_Primary&gt;&lt;Keywords&gt;Alleles&lt;/Keywords&gt;&lt;Keywords&gt;Bone Neoplasms&lt;/Keywords&gt;&lt;Keywords&gt;Case-Control Studies&lt;/Keywords&gt;&lt;Keywords&gt;China&lt;/Keywords&gt;&lt;Keywords&gt;Genes&lt;/Keywords&gt;&lt;Keywords&gt;Genetic Predisposition to Disease&lt;/Keywords&gt;&lt;Keywords&gt;Genetic Variation&lt;/Keywords&gt;&lt;Keywords&gt;genetics&lt;/Keywords&gt;&lt;Keywords&gt;Humans&lt;/Keywords&gt;&lt;Keywords&gt;methods&lt;/Keywords&gt;&lt;Keywords&gt;Odds Ratio&lt;/Keywords&gt;&lt;Keywords&gt;Osteosarcoma&lt;/Keywords&gt;&lt;Keywords&gt;Polymorphism,Single Nucleotide&lt;/Keywords&gt;&lt;Keywords&gt;Population&lt;/Keywords&gt;&lt;Keywords&gt;Publication Bias&lt;/Keywords&gt;&lt;Keywords&gt;Risk&lt;/Keywords&gt;&lt;Keywords&gt;Software&lt;/Keywords&gt;&lt;Reprint&gt;Not in File&lt;/Reprint&gt;&lt;Start_Page&gt;e12525&lt;/Start_Page&gt;&lt;Periodical&gt;Medicine (Baltimore)&lt;/Periodical&gt;&lt;Volume&gt;97&lt;/Volume&gt;&lt;Issue&gt;38&lt;/Issue&gt;&lt;User_Def_5&gt;PMC6160068&lt;/User_Def_5&gt;&lt;Misc_3&gt;10.1097/MD.0000000000012525 [doi];00005792-201809210-00122 [pii]&lt;/Misc_3&gt;&lt;Address&gt;Department of Pediatrics&amp;#xA;Department of Orthopedics, Beijing Friendship Hospital, Capital Medical University, Beijing, China&lt;/Address&gt;&lt;ZZ_JournalStdAbbrev&gt;&lt;f name="System"&gt;Medicine (Baltimore)&lt;/f&gt;&lt;/ZZ_JournalStdAbbrev&gt;&lt;ZZ_WorkformID&gt;1&lt;/ZZ_WorkformID&gt;&lt;/MDL&gt;&lt;/Cite&gt;&lt;/Refman&gt;</w:instrText>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5]</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w:t>
            </w:r>
            <w:r w:rsidR="00B41FCD" w:rsidRPr="004D4187">
              <w:rPr>
                <w:rFonts w:ascii="Times New Roman" w:hAnsi="Times New Roman" w:cs="Times New Roman"/>
                <w:lang w:val="en-US"/>
              </w:rPr>
              <w:fldChar w:fldCharType="begin"/>
            </w:r>
            <w:r w:rsidRPr="004D4187">
              <w:rPr>
                <w:rFonts w:ascii="Times New Roman" w:hAnsi="Times New Roman" w:cs="Times New Roman"/>
                <w:lang w:val="en-US"/>
              </w:rPr>
              <w:instrText xml:space="preserve"> ADDIN REFMGR.CITE &lt;Refman&gt;&lt;Cite&gt;&lt;Author&gt;Bilbao-Aldaiturriaga&lt;/Author&gt;&lt;Year&gt;2017&lt;/Year&gt;&lt;RecNum&gt;3558&lt;/RecNum&gt;&lt;IDText&gt;Cytotoxic T lymphocyte-associated antigen 4 rs231775 polymorphism and osteosarcoma&lt;/IDText&gt;&lt;MDL Ref_Type="Journal"&gt;&lt;Ref_Type&gt;Journal&lt;/Ref_Type&gt;&lt;Ref_ID&gt;3558&lt;/Ref_ID&gt;&lt;Title_Primary&gt;Cytotoxic T lymphocyte-associated antigen 4 rs231775 polymorphism and osteosarcoma&lt;/Title_Primary&gt;&lt;Authors_Primary&gt;Bilbao-Aldaiturriaga,N.&lt;/Authors_Primary&gt;&lt;Authors_Primary&gt;Patino-Garcia,A.&lt;/Authors_Primary&gt;&lt;Authors_Primary&gt;Martin-Guerrero,I.&lt;/Authors_Primary&gt;&lt;Authors_Primary&gt;Garcia-Orad,A.&lt;/Authors_Primary&gt;&lt;Date_Primary&gt;2017&lt;/Date_Primary&gt;&lt;Keywords&gt;Bone Neoplasms&lt;/Keywords&gt;&lt;Keywords&gt;Case-Control Studies&lt;/Keywords&gt;&lt;Keywords&gt;CTLA-4 Antigen&lt;/Keywords&gt;&lt;Keywords&gt;Disease&lt;/Keywords&gt;&lt;Keywords&gt;Gene Frequency&lt;/Keywords&gt;&lt;Keywords&gt;Genetic Predisposition to Disease&lt;/Keywords&gt;&lt;Keywords&gt;genetics&lt;/Keywords&gt;&lt;Keywords&gt;Genotype&lt;/Keywords&gt;&lt;Keywords&gt;Humans&lt;/Keywords&gt;&lt;Keywords&gt;Osteosarcoma&lt;/Keywords&gt;&lt;Keywords&gt;Polymorphism,Single Nucleotide&lt;/Keywords&gt;&lt;Keywords&gt;Population&lt;/Keywords&gt;&lt;Keywords&gt;Risk&lt;/Keywords&gt;&lt;Keywords&gt;Spain&lt;/Keywords&gt;&lt;Reprint&gt;Not in File&lt;/Reprint&gt;&lt;Start_Page&gt;299&lt;/Start_Page&gt;&lt;End_Page&gt;304&lt;/End_Page&gt;&lt;Periodical&gt;Neoplasma&lt;/Periodical&gt;&lt;Volume&gt;64&lt;/Volume&gt;&lt;Issue&gt;2&lt;/Issue&gt;&lt;Misc_3&gt;10.4149/neo_2017_218 [doi]&lt;/Misc_3&gt;&lt;ZZ_JournalStdAbbrev&gt;&lt;f name="System"&gt;Neoplasma&lt;/f&gt;&lt;/ZZ_JournalStdAbbrev&gt;&lt;ZZ_WorkformID&gt;1&lt;/ZZ_WorkformID&gt;&lt;/MDL&gt;&lt;/Cite&gt;&lt;/Refman&gt;</w:instrText>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6]</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w:t>
            </w:r>
            <w:r w:rsidR="00B41FCD" w:rsidRPr="004D4187">
              <w:rPr>
                <w:rFonts w:ascii="Times New Roman" w:hAnsi="Times New Roman" w:cs="Times New Roman"/>
                <w:lang w:val="en-US"/>
              </w:rPr>
              <w:fldChar w:fldCharType="begin"/>
            </w:r>
            <w:r w:rsidRPr="004D4187">
              <w:rPr>
                <w:rFonts w:ascii="Times New Roman" w:hAnsi="Times New Roman" w:cs="Times New Roman"/>
                <w:lang w:val="en-US"/>
              </w:rPr>
              <w:instrText xml:space="preserve"> ADDIN REFMGR.CITE &lt;Refman&gt;&lt;Cite&gt;&lt;Author&gt;Bilbao-Aldaiturriaga&lt;/Author&gt;&lt;Year&gt;2017&lt;/Year&gt;&lt;RecNum&gt;3558&lt;/RecNum&gt;&lt;IDText&gt;Cytotoxic T lymphocyte-associated antigen 4 rs231775 polymorphism and osteosarcoma&lt;/IDText&gt;&lt;MDL Ref_Type="Journal"&gt;&lt;Ref_Type&gt;Journal&lt;/Ref_Type&gt;&lt;Ref_ID&gt;3558&lt;/Ref_ID&gt;&lt;Title_Primary&gt;Cytotoxic T lymphocyte-associated antigen 4 rs231775 polymorphism and osteosarcoma&lt;/Title_Primary&gt;&lt;Authors_Primary&gt;Bilbao-Aldaiturriaga,N.&lt;/Authors_Primary&gt;&lt;Authors_Primary&gt;Patino-Garcia,A.&lt;/Authors_Primary&gt;&lt;Authors_Primary&gt;Martin-Guerrero,I.&lt;/Authors_Primary&gt;&lt;Authors_Primary&gt;Garcia-Orad,A.&lt;/Authors_Primary&gt;&lt;Date_Primary&gt;2017&lt;/Date_Primary&gt;&lt;Keywords&gt;Bone Neoplasms&lt;/Keywords&gt;&lt;Keywords&gt;Case-Control Studies&lt;/Keywords&gt;&lt;Keywords&gt;CTLA-4 Antigen&lt;/Keywords&gt;&lt;Keywords&gt;Disease&lt;/Keywords&gt;&lt;Keywords&gt;Gene Frequency&lt;/Keywords&gt;&lt;Keywords&gt;Genetic Predisposition to Disease&lt;/Keywords&gt;&lt;Keywords&gt;genetics&lt;/Keywords&gt;&lt;Keywords&gt;Genotype&lt;/Keywords&gt;&lt;Keywords&gt;Humans&lt;/Keywords&gt;&lt;Keywords&gt;Osteosarcoma&lt;/Keywords&gt;&lt;Keywords&gt;Polymorphism,Single Nucleotide&lt;/Keywords&gt;&lt;Keywords&gt;Population&lt;/Keywords&gt;&lt;Keywords&gt;Risk&lt;/Keywords&gt;&lt;Keywords&gt;Spain&lt;/Keywords&gt;&lt;Reprint&gt;Not in File&lt;/Reprint&gt;&lt;Start_Page&gt;299&lt;/Start_Page&gt;&lt;End_Page&gt;304&lt;/End_Page&gt;&lt;Periodical&gt;Neoplasma&lt;/Periodical&gt;&lt;Volume&gt;64&lt;/Volume&gt;&lt;Issue&gt;2&lt;/Issue&gt;&lt;Misc_3&gt;10.4149/neo_2017_218 [doi]&lt;/Misc_3&gt;&lt;ZZ_JournalStdAbbrev&gt;&lt;f name="System"&gt;Neoplasma&lt;/f&gt;&lt;/ZZ_JournalStdAbbrev&gt;&lt;ZZ_WorkformID&gt;1&lt;/ZZ_WorkformID&gt;&lt;/MDL&gt;&lt;/Cite&gt;&lt;/Refman&gt;</w:instrText>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6]</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data</w:t>
            </w:r>
          </w:p>
        </w:tc>
        <w:tc>
          <w:tcPr>
            <w:tcW w:w="203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data</w:t>
            </w:r>
          </w:p>
        </w:tc>
      </w:tr>
      <w:tr w:rsidR="00D10B85" w:rsidRPr="004D4187" w:rsidTr="0037408A">
        <w:trPr>
          <w:trHeight w:val="532"/>
        </w:trPr>
        <w:tc>
          <w:tcPr>
            <w:tcW w:w="1950" w:type="dxa"/>
            <w:shd w:val="clear" w:color="auto" w:fill="F2F2F2" w:themeFill="background1" w:themeFillShade="F2"/>
            <w:vAlign w:val="center"/>
          </w:tcPr>
          <w:p w:rsidR="00D10B85" w:rsidRPr="004D4187" w:rsidRDefault="00D10B85" w:rsidP="00643131">
            <w:pPr>
              <w:ind w:firstLine="0"/>
              <w:jc w:val="center"/>
              <w:rPr>
                <w:rFonts w:ascii="Times New Roman" w:hAnsi="Times New Roman" w:cs="Times New Roman"/>
                <w:b/>
                <w:lang w:val="en-US"/>
              </w:rPr>
            </w:pPr>
            <w:r w:rsidRPr="004D4187">
              <w:rPr>
                <w:rFonts w:ascii="Times New Roman" w:hAnsi="Times New Roman" w:cs="Times New Roman"/>
                <w:b/>
                <w:lang w:val="en-US"/>
              </w:rPr>
              <w:t>Hematological malignances</w:t>
            </w:r>
          </w:p>
        </w:tc>
        <w:tc>
          <w:tcPr>
            <w:tcW w:w="1921"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 xml:space="preserve">No </w:t>
            </w:r>
            <w:r w:rsidR="00B41FCD" w:rsidRPr="004D4187">
              <w:rPr>
                <w:rFonts w:ascii="Times New Roman" w:hAnsi="Times New Roman" w:cs="Times New Roman"/>
                <w:lang w:val="en-US"/>
              </w:rPr>
              <w:fldChar w:fldCharType="begin">
                <w:fldData xml:space="preserve">PFJlZm1hbj48Q2l0ZT48QXV0aG9yPkRhaTwvQXV0aG9yPjxZZWFyPjIwMTY8L1llYXI+PFJlY051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RhaTwvQXV0aG9yPjxZZWFyPjIwMTY8L1llYXI+PFJlY051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7]</w:t>
            </w:r>
            <w:r w:rsidR="00B41FCD" w:rsidRPr="004D4187">
              <w:rPr>
                <w:rFonts w:ascii="Times New Roman" w:hAnsi="Times New Roman" w:cs="Times New Roman"/>
                <w:lang w:val="en-US"/>
              </w:rPr>
              <w:fldChar w:fldCharType="end"/>
            </w:r>
          </w:p>
        </w:tc>
        <w:tc>
          <w:tcPr>
            <w:tcW w:w="1936"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T+↑</w:t>
            </w:r>
            <w:r w:rsidR="00B41FCD" w:rsidRPr="004D4187">
              <w:rPr>
                <w:rFonts w:ascii="Times New Roman" w:hAnsi="Times New Roman" w:cs="Times New Roman"/>
                <w:lang w:val="en-US"/>
              </w:rPr>
              <w:fldChar w:fldCharType="begin">
                <w:fldData xml:space="preserve">PFJlZm1hbj48Q2l0ZT48QXV0aG9yPkRhaTwvQXV0aG9yPjxZZWFyPjIwMTY8L1llYXI+PFJlY051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RhaTwvQXV0aG9yPjxZZWFyPjIwMTY8L1llYXI+PFJlY051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7]</w:t>
            </w:r>
            <w:r w:rsidR="00B41FCD" w:rsidRPr="004D4187">
              <w:rPr>
                <w:rFonts w:ascii="Times New Roman" w:hAnsi="Times New Roman" w:cs="Times New Roman"/>
                <w:lang w:val="en-US"/>
              </w:rPr>
              <w:fldChar w:fldCharType="end"/>
            </w:r>
            <w:r w:rsidRPr="004D4187">
              <w:rPr>
                <w:rFonts w:ascii="Times New Roman" w:hAnsi="Times New Roman" w:cs="Times New Roman"/>
                <w:vertAlign w:val="superscript"/>
                <w:lang w:val="en-US"/>
              </w:rPr>
              <w:t>b</w:t>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 xml:space="preserve">No </w:t>
            </w:r>
            <w:r w:rsidR="00B41FCD" w:rsidRPr="004D4187">
              <w:rPr>
                <w:rFonts w:ascii="Times New Roman" w:hAnsi="Times New Roman" w:cs="Times New Roman"/>
                <w:lang w:val="en-US"/>
              </w:rPr>
              <w:fldChar w:fldCharType="begin">
                <w:fldData xml:space="preserve">PFJlZm1hbj48Q2l0ZT48QXV0aG9yPkRhaTwvQXV0aG9yPjxZZWFyPjIwMTY8L1llYXI+PFJlY051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RhaTwvQXV0aG9yPjxZZWFyPjIwMTY8L1llYXI+PFJlY051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7]</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 xml:space="preserve">No </w:t>
            </w:r>
            <w:r w:rsidR="00B41FCD" w:rsidRPr="004D4187">
              <w:rPr>
                <w:rFonts w:ascii="Times New Roman" w:hAnsi="Times New Roman" w:cs="Times New Roman"/>
                <w:lang w:val="en-US"/>
              </w:rPr>
              <w:fldChar w:fldCharType="begin">
                <w:fldData xml:space="preserve">PFJlZm1hbj48Q2l0ZT48QXV0aG9yPkRhaTwvQXV0aG9yPjxZZWFyPjIwMTY8L1llYXI+PFJlY051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RhaTwvQXV0aG9yPjxZZWFyPjIwMTY8L1llYXI+PFJlY051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7]</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data</w:t>
            </w:r>
          </w:p>
        </w:tc>
        <w:tc>
          <w:tcPr>
            <w:tcW w:w="203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data</w:t>
            </w:r>
          </w:p>
        </w:tc>
      </w:tr>
      <w:tr w:rsidR="00D10B85" w:rsidRPr="004D4187" w:rsidTr="0037408A">
        <w:trPr>
          <w:trHeight w:val="814"/>
        </w:trPr>
        <w:tc>
          <w:tcPr>
            <w:tcW w:w="1950" w:type="dxa"/>
            <w:shd w:val="clear" w:color="auto" w:fill="F2F2F2" w:themeFill="background1" w:themeFillShade="F2"/>
            <w:vAlign w:val="center"/>
          </w:tcPr>
          <w:p w:rsidR="00D10B85" w:rsidRPr="004D4187" w:rsidRDefault="00D10B85" w:rsidP="00643131">
            <w:pPr>
              <w:ind w:firstLine="0"/>
              <w:jc w:val="center"/>
              <w:rPr>
                <w:rFonts w:ascii="Times New Roman" w:hAnsi="Times New Roman" w:cs="Times New Roman"/>
                <w:b/>
                <w:lang w:val="en-US"/>
              </w:rPr>
            </w:pPr>
            <w:r w:rsidRPr="004D4187">
              <w:rPr>
                <w:rFonts w:ascii="Times New Roman" w:hAnsi="Times New Roman" w:cs="Times New Roman"/>
                <w:b/>
                <w:lang w:val="en-US"/>
              </w:rPr>
              <w:t>Lung cancer</w:t>
            </w:r>
          </w:p>
        </w:tc>
        <w:tc>
          <w:tcPr>
            <w:tcW w:w="1921"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Inconsistent results</w:t>
            </w:r>
          </w:p>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A+↑</w:t>
            </w:r>
            <w:r w:rsidR="00B41FCD" w:rsidRPr="004D4187">
              <w:rPr>
                <w:rFonts w:ascii="Times New Roman" w:hAnsi="Times New Roman" w:cs="Times New Roman"/>
                <w:lang w:val="en-US"/>
              </w:rPr>
              <w:fldChar w:fldCharType="begin"/>
            </w:r>
            <w:r w:rsidRPr="004D4187">
              <w:rPr>
                <w:rFonts w:ascii="Times New Roman" w:hAnsi="Times New Roman" w:cs="Times New Roman"/>
                <w:lang w:val="en-US"/>
              </w:rPr>
              <w:instrText xml:space="preserve"> ADDIN REFMGR.CITE &lt;Refman&gt;&lt;Cite&gt;&lt;Author&gt;Geng&lt;/Author&gt;&lt;Year&gt;2014&lt;/Year&gt;&lt;RecNum&gt;3509&lt;/RecNum&gt;&lt;IDText&gt;Association between cytotoxic T lymphocyte antigen-4 +49A/G, -1722T/C, and -1661A/G polymorphisms and cancer risk: a meta-analysis&lt;/IDText&gt;&lt;MDL Ref_Type="Journal"&gt;&lt;Ref_Type&gt;Journal&lt;/Ref_Type&gt;&lt;Ref_ID&gt;3509&lt;/Ref_ID&gt;&lt;Title_Primary&gt;Association between cytotoxic T lymphocyte antigen-4 +49A/G, -1722T/C, and -1661A/G polymorphisms and cancer risk: a meta-analysis&lt;/Title_Primary&gt;&lt;Authors_Primary&gt;Geng,R.&lt;/Authors_Primary&gt;&lt;Authors_Primary&gt;Song,F.&lt;/Authors_Primary&gt;&lt;Authors_Primary&gt;Yang,X.&lt;/Authors_Primary&gt;&lt;Authors_Primary&gt;Sun,P.&lt;/Authors_Primary&gt;&lt;Authors_Primary&gt;Hu,J.&lt;/Authors_Primary&gt;&lt;Authors_Primary&gt;Zhu,C.&lt;/Authors_Primary&gt;&lt;Authors_Primary&gt;Zhu,B.&lt;/Authors_Primary&gt;&lt;Authors_Primary&gt;Fan,W.&lt;/Authors_Primary&gt;&lt;Date_Primary&gt;2014/4&lt;/Date_Primary&gt;&lt;Keywords&gt;analysis&lt;/Keywords&gt;&lt;Keywords&gt;Case-Control Studies&lt;/Keywords&gt;&lt;Keywords&gt;China&lt;/Keywords&gt;&lt;Keywords&gt;CTLA-4 Antigen&lt;/Keywords&gt;&lt;Keywords&gt;etiology&lt;/Keywords&gt;&lt;Keywords&gt;Genetic Predisposition to Disease&lt;/Keywords&gt;&lt;Keywords&gt;genetics&lt;/Keywords&gt;&lt;Keywords&gt;Humans&lt;/Keywords&gt;&lt;Keywords&gt;Linkage Disequilibrium&lt;/Keywords&gt;&lt;Keywords&gt;Lung&lt;/Keywords&gt;&lt;Keywords&gt;Neoplasms&lt;/Keywords&gt;&lt;Keywords&gt;Odds Ratio&lt;/Keywords&gt;&lt;Keywords&gt;Polymorphism,Genetic&lt;/Keywords&gt;&lt;Keywords&gt;Risk&lt;/Keywords&gt;&lt;Keywords&gt;Risk Factors&lt;/Keywords&gt;&lt;Reprint&gt;Not in File&lt;/Reprint&gt;&lt;Start_Page&gt;3627&lt;/Start_Page&gt;&lt;End_Page&gt;3639&lt;/End_Page&gt;&lt;Periodical&gt;Tumour.Biol.&lt;/Periodical&gt;&lt;Volume&gt;35&lt;/Volume&gt;&lt;Issue&gt;4&lt;/Issue&gt;&lt;Misc_3&gt;10.1007/s13277-013-1480-x [doi]&lt;/Misc_3&gt;&lt;Address&gt;Department of Orthopedics, The First Affiliated Hospital of Nanjing Medical University, Nanjing, 210029, China, njmugengrui@163.com&lt;/Address&gt;&lt;ZZ_JournalStdAbbrev&gt;&lt;f name="System"&gt;Tumour.Biol.&lt;/f&gt;&lt;/ZZ_JournalStdAbbrev&gt;&lt;ZZ_WorkformID&gt;1&lt;/ZZ_WorkformID&gt;&lt;/MDL&gt;&lt;/Cite&gt;&lt;/Refman&gt;</w:instrText>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8]</w:t>
            </w:r>
            <w:r w:rsidR="00B41FCD" w:rsidRPr="004D4187">
              <w:rPr>
                <w:rFonts w:ascii="Times New Roman" w:hAnsi="Times New Roman" w:cs="Times New Roman"/>
                <w:lang w:val="en-US"/>
              </w:rPr>
              <w:fldChar w:fldCharType="end"/>
            </w:r>
          </w:p>
        </w:tc>
        <w:tc>
          <w:tcPr>
            <w:tcW w:w="1936" w:type="dxa"/>
            <w:shd w:val="clear" w:color="auto" w:fill="auto"/>
            <w:vAlign w:val="center"/>
          </w:tcPr>
          <w:p w:rsidR="00D10B85" w:rsidRPr="004D4187" w:rsidRDefault="002221E3" w:rsidP="00643131">
            <w:pPr>
              <w:ind w:firstLine="0"/>
              <w:jc w:val="center"/>
              <w:rPr>
                <w:rFonts w:ascii="Times New Roman" w:hAnsi="Times New Roman" w:cs="Times New Roman"/>
                <w:lang w:val="en-US"/>
              </w:rPr>
            </w:pPr>
            <w:r w:rsidRPr="004D4187">
              <w:rPr>
                <w:rFonts w:ascii="Times New Roman" w:hAnsi="Times New Roman" w:cs="Times New Roman"/>
                <w:lang w:val="en-US"/>
              </w:rPr>
              <w:t>No association</w:t>
            </w:r>
            <w:r w:rsidR="00D10B85" w:rsidRPr="004D4187">
              <w:rPr>
                <w:rFonts w:ascii="Times New Roman" w:hAnsi="Times New Roman" w:cs="Times New Roman"/>
                <w:lang w:val="en-US"/>
              </w:rPr>
              <w:t xml:space="preserve">  </w:t>
            </w:r>
            <w:r w:rsidR="00B41FCD" w:rsidRPr="004D4187">
              <w:rPr>
                <w:rFonts w:ascii="Times New Roman" w:hAnsi="Times New Roman" w:cs="Times New Roman"/>
                <w:lang w:val="en-US"/>
              </w:rPr>
              <w:fldChar w:fldCharType="begin">
                <w:fldData xml:space="preserve">PFJlZm1hbj48Q2l0ZT48QXV0aG9yPkxlZTwvQXV0aG9yPjxZZWFyPjIwMTc8L1llYXI+PFJlY051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</w:fldData>
              </w:fldChar>
            </w:r>
            <w:r w:rsidR="00D10B85"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xlZTwvQXV0aG9yPjxZZWFyPjIwMTc8L1llYXI+PFJlY051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</w:fldData>
              </w:fldChar>
            </w:r>
            <w:r w:rsidR="00D10B85"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00D10B85" w:rsidRPr="004D4187">
              <w:rPr>
                <w:rFonts w:ascii="Times New Roman" w:hAnsi="Times New Roman" w:cs="Times New Roman"/>
                <w:noProof/>
                <w:lang w:val="en-US"/>
              </w:rPr>
              <w:t>[19;20]</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association</w:t>
            </w:r>
            <w:r w:rsidR="002221E3" w:rsidRPr="004D4187">
              <w:rPr>
                <w:rFonts w:ascii="Times New Roman" w:hAnsi="Times New Roman" w:cs="Times New Roman"/>
                <w:lang w:val="en-US"/>
              </w:rPr>
              <w:t xml:space="preserve"> </w:t>
            </w:r>
            <w:r w:rsidR="00B41FCD" w:rsidRPr="004D4187">
              <w:rPr>
                <w:rFonts w:ascii="Times New Roman" w:hAnsi="Times New Roman" w:cs="Times New Roman"/>
                <w:lang w:val="en-US"/>
              </w:rPr>
              <w:fldChar w:fldCharType="begin">
                <w:fldData xml:space="preserve">PFJlZm1hbj48Q2l0ZT48QXV0aG9yPkxlZTwvQXV0aG9yPjxZZWFyPjIwMTc8L1llYXI+PFJlY051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xlZTwvQXV0aG9yPjxZZWFyPjIwMTc8L1llYXI+PFJlY051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9;20]</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association</w:t>
            </w:r>
            <w:r w:rsidR="002221E3" w:rsidRPr="004D4187">
              <w:rPr>
                <w:rFonts w:ascii="Times New Roman" w:hAnsi="Times New Roman" w:cs="Times New Roman"/>
                <w:lang w:val="en-US"/>
              </w:rPr>
              <w:t xml:space="preserve"> </w:t>
            </w:r>
            <w:r w:rsidR="00B41FCD" w:rsidRPr="004D4187">
              <w:rPr>
                <w:rFonts w:ascii="Times New Roman" w:hAnsi="Times New Roman" w:cs="Times New Roman"/>
                <w:lang w:val="en-US"/>
              </w:rPr>
              <w:fldChar w:fldCharType="begin">
                <w:fldData xml:space="preserve">PFJlZm1hbj48Q2l0ZT48QXV0aG9yPkxlZTwvQXV0aG9yPjxZZWFyPjIwMTc8L1llYXI+PFJlY051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xlZTwvQXV0aG9yPjxZZWFyPjIwMTc8L1llYXI+PFJlY051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9;20]</w:t>
            </w:r>
            <w:r w:rsidR="00B41FCD" w:rsidRPr="004D4187">
              <w:rPr>
                <w:rFonts w:ascii="Times New Roman" w:hAnsi="Times New Roman" w:cs="Times New Roman"/>
                <w:lang w:val="en-US"/>
              </w:rPr>
              <w:fldChar w:fldCharType="end"/>
            </w:r>
          </w:p>
        </w:tc>
        <w:tc>
          <w:tcPr>
            <w:tcW w:w="215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association</w:t>
            </w:r>
            <w:r w:rsidR="002221E3" w:rsidRPr="004D4187">
              <w:rPr>
                <w:rFonts w:ascii="Times New Roman" w:hAnsi="Times New Roman" w:cs="Times New Roman"/>
                <w:lang w:val="en-US"/>
              </w:rPr>
              <w:t xml:space="preserve"> </w:t>
            </w:r>
            <w:r w:rsidR="00B41FCD" w:rsidRPr="004D4187">
              <w:rPr>
                <w:rFonts w:ascii="Times New Roman" w:hAnsi="Times New Roman" w:cs="Times New Roman"/>
                <w:lang w:val="en-US"/>
              </w:rPr>
              <w:fldChar w:fldCharType="begin">
                <w:fldData xml:space="preserve">PFJlZm1hbj48Q2l0ZT48QXV0aG9yPkxlZTwvQXV0aG9yPjxZZWFyPjIwMTc8L1llYXI+PFJlY051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</w:fldData>
              </w:fldChar>
            </w:r>
            <w:r w:rsidRPr="004D4187">
              <w:rPr>
                <w:rFonts w:ascii="Times New Roman" w:hAnsi="Times New Roman" w:cs="Times New Roman"/>
                <w:lang w:val="en-US"/>
              </w:rPr>
              <w:instrText xml:space="preserve"> ADDIN REFMGR.CITE </w:instrText>
            </w:r>
            <w:r w:rsidR="00B41FCD" w:rsidRPr="004D4187">
              <w:rPr>
                <w:rFonts w:ascii="Times New Roman" w:hAnsi="Times New Roman" w:cs="Times New Roman"/>
                <w:lang w:val="en-US"/>
              </w:rPr>
              <w:fldChar w:fldCharType="begin">
                <w:fldData xml:space="preserve">PFJlZm1hbj48Q2l0ZT48QXV0aG9yPkxlZTwvQXV0aG9yPjxZZWFyPjIwMTc8L1llYXI+PFJlY051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</w:fldData>
              </w:fldChar>
            </w:r>
            <w:r w:rsidRPr="004D4187">
              <w:rPr>
                <w:rFonts w:ascii="Times New Roman" w:hAnsi="Times New Roman" w:cs="Times New Roman"/>
                <w:lang w:val="en-US"/>
              </w:rPr>
              <w:instrText xml:space="preserve"> ADDIN EN.CITE.DATA </w:instrText>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end"/>
            </w:r>
            <w:r w:rsidR="00B41FCD" w:rsidRPr="004D4187">
              <w:rPr>
                <w:rFonts w:ascii="Times New Roman" w:hAnsi="Times New Roman" w:cs="Times New Roman"/>
                <w:lang w:val="en-US"/>
              </w:rPr>
            </w:r>
            <w:r w:rsidR="00B41FCD" w:rsidRPr="004D4187">
              <w:rPr>
                <w:rFonts w:ascii="Times New Roman" w:hAnsi="Times New Roman" w:cs="Times New Roman"/>
                <w:lang w:val="en-US"/>
              </w:rPr>
              <w:fldChar w:fldCharType="separate"/>
            </w:r>
            <w:r w:rsidRPr="004D4187">
              <w:rPr>
                <w:rFonts w:ascii="Times New Roman" w:hAnsi="Times New Roman" w:cs="Times New Roman"/>
                <w:noProof/>
                <w:lang w:val="en-US"/>
              </w:rPr>
              <w:t>[19;20]</w:t>
            </w:r>
            <w:r w:rsidR="00B41FCD" w:rsidRPr="004D4187">
              <w:rPr>
                <w:rFonts w:ascii="Times New Roman" w:hAnsi="Times New Roman" w:cs="Times New Roman"/>
                <w:lang w:val="en-US"/>
              </w:rPr>
              <w:fldChar w:fldCharType="end"/>
            </w:r>
          </w:p>
        </w:tc>
        <w:tc>
          <w:tcPr>
            <w:tcW w:w="2030" w:type="dxa"/>
            <w:shd w:val="clear" w:color="auto" w:fill="auto"/>
            <w:vAlign w:val="center"/>
          </w:tcPr>
          <w:p w:rsidR="00D10B85" w:rsidRPr="004D4187" w:rsidRDefault="00D10B85" w:rsidP="00643131">
            <w:pPr>
              <w:ind w:firstLine="0"/>
              <w:jc w:val="center"/>
              <w:rPr>
                <w:rFonts w:ascii="Times New Roman" w:hAnsi="Times New Roman" w:cs="Times New Roman"/>
                <w:lang w:val="en-US"/>
              </w:rPr>
            </w:pPr>
            <w:r w:rsidRPr="004D4187">
              <w:rPr>
                <w:rFonts w:ascii="Times New Roman" w:hAnsi="Times New Roman" w:cs="Times New Roman"/>
                <w:lang w:val="en-US"/>
              </w:rPr>
              <w:t>No data</w:t>
            </w:r>
          </w:p>
        </w:tc>
      </w:tr>
    </w:tbl>
    <w:p w:rsidR="007C1335" w:rsidRPr="004D4187" w:rsidRDefault="00643131" w:rsidP="00643131">
      <w:pPr>
        <w:ind w:firstLine="0"/>
        <w:rPr>
          <w:rFonts w:ascii="Times New Roman" w:hAnsi="Times New Roman" w:cs="Times New Roman"/>
          <w:lang w:val="en-US"/>
        </w:rPr>
      </w:pPr>
      <w:r w:rsidRPr="004D4187">
        <w:rPr>
          <w:rFonts w:ascii="Times New Roman" w:hAnsi="Times New Roman" w:cs="Times New Roman"/>
          <w:lang w:val="en-US"/>
        </w:rPr>
        <w:t xml:space="preserve">Supplementary Table 1. Summary of results concerning associations between </w:t>
      </w:r>
      <w:r w:rsidRPr="004D4187">
        <w:rPr>
          <w:rFonts w:ascii="Times New Roman" w:hAnsi="Times New Roman" w:cs="Times New Roman"/>
          <w:i/>
          <w:lang w:val="en-US"/>
        </w:rPr>
        <w:t>CTLA-4</w:t>
      </w:r>
      <w:r w:rsidRPr="004D4187">
        <w:rPr>
          <w:rFonts w:ascii="Times New Roman" w:hAnsi="Times New Roman" w:cs="Times New Roman"/>
          <w:lang w:val="en-US"/>
        </w:rPr>
        <w:t xml:space="preserve"> polymorphisms and</w:t>
      </w:r>
      <w:r w:rsidR="000D5BF2" w:rsidRPr="004D4187">
        <w:rPr>
          <w:rFonts w:ascii="Times New Roman" w:hAnsi="Times New Roman" w:cs="Times New Roman"/>
          <w:lang w:val="en-US"/>
        </w:rPr>
        <w:t xml:space="preserve"> risk of</w:t>
      </w:r>
      <w:r w:rsidRPr="004D4187">
        <w:rPr>
          <w:rFonts w:ascii="Times New Roman" w:hAnsi="Times New Roman" w:cs="Times New Roman"/>
          <w:lang w:val="en-US"/>
        </w:rPr>
        <w:t xml:space="preserve"> different types of </w:t>
      </w:r>
      <w:r w:rsidR="000D5BF2" w:rsidRPr="004D4187">
        <w:rPr>
          <w:rFonts w:ascii="Times New Roman" w:hAnsi="Times New Roman" w:cs="Times New Roman"/>
          <w:lang w:val="en-US"/>
        </w:rPr>
        <w:t xml:space="preserve">cancers. </w:t>
      </w: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643131" w:rsidRPr="004D4187" w:rsidRDefault="00643131">
      <w:pPr>
        <w:rPr>
          <w:rFonts w:ascii="Times New Roman" w:hAnsi="Times New Roman" w:cs="Times New Roman"/>
          <w:lang w:val="en-US"/>
        </w:rPr>
      </w:pPr>
    </w:p>
    <w:p w:rsidR="00325860" w:rsidRPr="004D4187" w:rsidRDefault="00325860" w:rsidP="00D10B85">
      <w:pPr>
        <w:ind w:firstLine="0"/>
        <w:jc w:val="left"/>
        <w:rPr>
          <w:rFonts w:ascii="Times New Roman" w:hAnsi="Times New Roman" w:cs="Times New Roman"/>
          <w:lang w:val="en-US"/>
        </w:rPr>
      </w:pPr>
      <w:proofErr w:type="spellStart"/>
      <w:r w:rsidRPr="004D4187">
        <w:rPr>
          <w:rFonts w:ascii="Times New Roman" w:hAnsi="Times New Roman" w:cs="Times New Roman"/>
          <w:vertAlign w:val="superscript"/>
          <w:lang w:val="en-US"/>
        </w:rPr>
        <w:t>a</w:t>
      </w:r>
      <w:proofErr w:type="spellEnd"/>
      <w:r w:rsidRPr="004D4187">
        <w:rPr>
          <w:rFonts w:ascii="Times New Roman" w:hAnsi="Times New Roman" w:cs="Times New Roman"/>
          <w:lang w:val="en-US"/>
        </w:rPr>
        <w:t xml:space="preserve"> in Asian</w:t>
      </w:r>
    </w:p>
    <w:p w:rsidR="00325860" w:rsidRPr="004D4187" w:rsidRDefault="00325860" w:rsidP="00D10B85">
      <w:pPr>
        <w:ind w:firstLine="0"/>
        <w:jc w:val="left"/>
        <w:rPr>
          <w:rFonts w:ascii="Times New Roman" w:hAnsi="Times New Roman" w:cs="Times New Roman"/>
          <w:lang w:val="en-US"/>
        </w:rPr>
      </w:pPr>
      <w:r w:rsidRPr="004D4187">
        <w:rPr>
          <w:rFonts w:ascii="Times New Roman" w:hAnsi="Times New Roman" w:cs="Times New Roman"/>
          <w:vertAlign w:val="superscript"/>
          <w:lang w:val="en-US"/>
        </w:rPr>
        <w:t>b</w:t>
      </w:r>
      <w:r w:rsidRPr="004D4187">
        <w:rPr>
          <w:rFonts w:ascii="Times New Roman" w:hAnsi="Times New Roman" w:cs="Times New Roman"/>
          <w:lang w:val="en-US"/>
        </w:rPr>
        <w:t xml:space="preserve"> </w:t>
      </w:r>
      <w:r w:rsidR="00D10B85" w:rsidRPr="004D4187">
        <w:rPr>
          <w:rFonts w:ascii="Times New Roman" w:hAnsi="Times New Roman" w:cs="Times New Roman"/>
          <w:lang w:val="en-US"/>
        </w:rPr>
        <w:t>t</w:t>
      </w:r>
      <w:r w:rsidRPr="004D4187">
        <w:rPr>
          <w:rFonts w:ascii="Times New Roman" w:hAnsi="Times New Roman" w:cs="Times New Roman"/>
          <w:lang w:val="en-US"/>
        </w:rPr>
        <w:t>rend in Caucasian</w:t>
      </w:r>
    </w:p>
    <w:p w:rsidR="00325860" w:rsidRPr="004D4187" w:rsidRDefault="00325860" w:rsidP="00D10B85">
      <w:pPr>
        <w:ind w:firstLine="0"/>
        <w:jc w:val="left"/>
        <w:rPr>
          <w:rFonts w:ascii="Times New Roman" w:hAnsi="Times New Roman" w:cs="Times New Roman"/>
          <w:lang w:val="en-US"/>
        </w:rPr>
      </w:pPr>
      <w:r w:rsidRPr="004D4187">
        <w:rPr>
          <w:rFonts w:ascii="Times New Roman" w:hAnsi="Times New Roman" w:cs="Times New Roman"/>
          <w:vertAlign w:val="superscript"/>
          <w:lang w:val="en-US"/>
        </w:rPr>
        <w:t>c</w:t>
      </w:r>
      <w:r w:rsidRPr="004D4187">
        <w:rPr>
          <w:rFonts w:ascii="Times New Roman" w:hAnsi="Times New Roman" w:cs="Times New Roman"/>
          <w:lang w:val="en-US"/>
        </w:rPr>
        <w:t xml:space="preserve"> in Caucasian</w:t>
      </w:r>
    </w:p>
    <w:p w:rsidR="007C1335" w:rsidRPr="004D4187" w:rsidRDefault="007C1335">
      <w:pPr>
        <w:rPr>
          <w:rFonts w:ascii="Times New Roman" w:hAnsi="Times New Roman" w:cs="Times New Roman"/>
          <w:lang w:val="en-US"/>
        </w:rPr>
      </w:pPr>
    </w:p>
    <w:p w:rsidR="00603E4C" w:rsidRPr="004D4187" w:rsidRDefault="00603E4C">
      <w:pPr>
        <w:rPr>
          <w:rFonts w:ascii="Times New Roman" w:hAnsi="Times New Roman" w:cs="Times New Roman"/>
          <w:lang w:val="en-US"/>
        </w:rPr>
      </w:pPr>
    </w:p>
    <w:p w:rsidR="00603E4C" w:rsidRPr="004D4187" w:rsidRDefault="00603E4C">
      <w:pPr>
        <w:rPr>
          <w:rFonts w:ascii="Times New Roman" w:hAnsi="Times New Roman" w:cs="Times New Roman"/>
          <w:lang w:val="en-US"/>
        </w:rPr>
      </w:pPr>
    </w:p>
    <w:p w:rsidR="00603E4C" w:rsidRPr="004D4187" w:rsidRDefault="00603E4C">
      <w:pPr>
        <w:rPr>
          <w:rFonts w:ascii="Times New Roman" w:hAnsi="Times New Roman" w:cs="Times New Roman"/>
          <w:lang w:val="en-US"/>
        </w:rPr>
      </w:pPr>
    </w:p>
    <w:p w:rsidR="00603E4C" w:rsidRPr="004D4187" w:rsidRDefault="00603E4C">
      <w:pPr>
        <w:rPr>
          <w:rFonts w:ascii="Times New Roman" w:hAnsi="Times New Roman" w:cs="Times New Roman"/>
          <w:lang w:val="en-US"/>
        </w:rPr>
      </w:pPr>
    </w:p>
    <w:p w:rsidR="00603E4C" w:rsidRPr="004D4187" w:rsidRDefault="00603E4C">
      <w:pPr>
        <w:rPr>
          <w:rFonts w:ascii="Times New Roman" w:hAnsi="Times New Roman" w:cs="Times New Roman"/>
          <w:lang w:val="en-US"/>
        </w:rPr>
      </w:pPr>
    </w:p>
    <w:p w:rsidR="00603E4C" w:rsidRPr="004D4187" w:rsidRDefault="00603E4C">
      <w:pPr>
        <w:rPr>
          <w:rFonts w:ascii="Times New Roman" w:hAnsi="Times New Roman" w:cs="Times New Roman"/>
          <w:lang w:val="en-US"/>
        </w:rPr>
      </w:pPr>
    </w:p>
    <w:p w:rsidR="008113DB" w:rsidRPr="004D4187" w:rsidRDefault="00B41FCD" w:rsidP="008113DB">
      <w:pPr>
        <w:jc w:val="center"/>
        <w:rPr>
          <w:rFonts w:ascii="Times New Roman" w:hAnsi="Times New Roman" w:cs="Times New Roman"/>
          <w:noProof/>
          <w:lang w:val="en-US"/>
        </w:rPr>
      </w:pPr>
      <w:r w:rsidRPr="004D4187">
        <w:rPr>
          <w:rFonts w:ascii="Times New Roman" w:hAnsi="Times New Roman" w:cs="Times New Roman"/>
          <w:lang w:val="en-US"/>
        </w:rPr>
        <w:fldChar w:fldCharType="begin"/>
      </w:r>
      <w:r w:rsidR="007C1335" w:rsidRPr="004D4187">
        <w:rPr>
          <w:rFonts w:ascii="Times New Roman" w:hAnsi="Times New Roman" w:cs="Times New Roman"/>
          <w:lang w:val="en-US"/>
        </w:rPr>
        <w:instrText xml:space="preserve"> ADDIN REFMGR.REFLIST </w:instrText>
      </w:r>
      <w:r w:rsidRPr="004D4187">
        <w:rPr>
          <w:rFonts w:ascii="Times New Roman" w:hAnsi="Times New Roman" w:cs="Times New Roman"/>
          <w:lang w:val="en-US"/>
        </w:rPr>
        <w:fldChar w:fldCharType="separate"/>
      </w:r>
      <w:r w:rsidR="008113DB" w:rsidRPr="004D4187">
        <w:rPr>
          <w:rFonts w:ascii="Times New Roman" w:hAnsi="Times New Roman" w:cs="Times New Roman"/>
          <w:noProof/>
          <w:lang w:val="en-US"/>
        </w:rPr>
        <w:t>Reference List</w:t>
      </w:r>
    </w:p>
    <w:p w:rsidR="008113DB" w:rsidRPr="004D4187" w:rsidRDefault="008113DB" w:rsidP="00603E4C">
      <w:pPr>
        <w:jc w:val="center"/>
        <w:rPr>
          <w:rFonts w:ascii="Times New Roman" w:hAnsi="Times New Roman" w:cs="Times New Roman"/>
          <w:noProof/>
          <w:lang w:val="en-US"/>
        </w:rPr>
      </w:pP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1    </w:t>
      </w:r>
      <w:r w:rsidRPr="004D4187">
        <w:rPr>
          <w:rFonts w:ascii="Times New Roman" w:hAnsi="Times New Roman" w:cs="Times New Roman"/>
          <w:noProof/>
          <w:lang w:val="en-US"/>
        </w:rPr>
        <w:tab/>
        <w:t>Liu P, Xu L, Sun Y, Wang Z: The association between cytotoxic T lymphocyte-associated antigen-4 and cervical cancer. Tumour Biol 2014;35:2893-2903.</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2    </w:t>
      </w:r>
      <w:r w:rsidRPr="004D4187">
        <w:rPr>
          <w:rFonts w:ascii="Times New Roman" w:hAnsi="Times New Roman" w:cs="Times New Roman"/>
          <w:noProof/>
          <w:lang w:val="en-US"/>
        </w:rPr>
        <w:tab/>
        <w:t>Qiu H, Tang W, Yin P, Cheng F, Wang L: Cytotoxic Tlymphocyte-associated antigen4 polymorphisms and susceptibility to cervical cancer: a metaanalysis. Mol Med Rep 2013;8:1785-1794.</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3    </w:t>
      </w:r>
      <w:r w:rsidRPr="004D4187">
        <w:rPr>
          <w:rFonts w:ascii="Times New Roman" w:hAnsi="Times New Roman" w:cs="Times New Roman"/>
          <w:noProof/>
          <w:lang w:val="en-US"/>
        </w:rPr>
        <w:tab/>
        <w:t>Zhang X, Zhang L, Tian C, Yang L, Wang Z: Genetic variants and risk of cervical cancer: epidemiological evidence, meta-analysis and research review. BJOG 2014;121:664-674.</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4    </w:t>
      </w:r>
      <w:r w:rsidRPr="004D4187">
        <w:rPr>
          <w:rFonts w:ascii="Times New Roman" w:hAnsi="Times New Roman" w:cs="Times New Roman"/>
          <w:noProof/>
          <w:lang w:val="en-US"/>
        </w:rPr>
        <w:tab/>
        <w:t>Hu S, Pu D, Xia X, Guo B, Zhang C: CTLA-4 rs5742909 polymorphism and cervical cancer risk: A meta-analysis. Medicine (Baltimore) 2020;99:e19433.</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5    </w:t>
      </w:r>
      <w:r w:rsidRPr="004D4187">
        <w:rPr>
          <w:rFonts w:ascii="Times New Roman" w:hAnsi="Times New Roman" w:cs="Times New Roman"/>
          <w:noProof/>
          <w:lang w:val="en-US"/>
        </w:rPr>
        <w:tab/>
        <w:t>Tang W, Qiu H, Jiang H, Sun B, Wang L, Yin J, Gu H: Lack of association between cytotoxic T-lymphocyte antigen 4 (CTLA-4) -1722T/C (rs733618) polymorphism and cancer risk: from a case-control study to a meta-analysis. PLoS One 2014;9:e94039.</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6    </w:t>
      </w:r>
      <w:r w:rsidRPr="004D4187">
        <w:rPr>
          <w:rFonts w:ascii="Times New Roman" w:hAnsi="Times New Roman" w:cs="Times New Roman"/>
          <w:noProof/>
          <w:lang w:val="en-US"/>
        </w:rPr>
        <w:tab/>
        <w:t>Dai Z, Tian T, Wang M, Liu X, Lin S, Yang P, Liu K, Zheng Y, Xu P, Liu M, Yang X, Dai Z: CTLA-4 polymorphisms associate with breast cancer susceptibility in Asians: a meta-analysis. PeerJ 2017;5:e2815.</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7    </w:t>
      </w:r>
      <w:r w:rsidRPr="004D4187">
        <w:rPr>
          <w:rFonts w:ascii="Times New Roman" w:hAnsi="Times New Roman" w:cs="Times New Roman"/>
          <w:noProof/>
          <w:lang w:val="en-US"/>
        </w:rPr>
        <w:tab/>
        <w:t>Chen H, Qi X, Bai X, Qiu P, Chen B: Role of CD152 genetic polymorphisms in the susceptibility to breast cancer. Oncotarget 2017;8:26679-26686.</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8    </w:t>
      </w:r>
      <w:r w:rsidRPr="004D4187">
        <w:rPr>
          <w:rFonts w:ascii="Times New Roman" w:hAnsi="Times New Roman" w:cs="Times New Roman"/>
          <w:noProof/>
          <w:lang w:val="en-US"/>
        </w:rPr>
        <w:tab/>
        <w:t>Zhao HY, Duan HX, Gu Y: Meta-analysis of the cytotoxic T-lymphocyte antigen 4 gene +6230G/A polymorphism and cancer risk. Clin Transl Oncol 2014;16:879-885.</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9    </w:t>
      </w:r>
      <w:r w:rsidRPr="004D4187">
        <w:rPr>
          <w:rFonts w:ascii="Times New Roman" w:hAnsi="Times New Roman" w:cs="Times New Roman"/>
          <w:noProof/>
          <w:lang w:val="en-US"/>
        </w:rPr>
        <w:tab/>
        <w:t>Goske M, Ramachander VRV, Komaravalli PL, Rahman PF, Rao C, Jahan P: CTLA-4 Genetic Variants (rs11571317 and rs3087243): Role in Susceptibility and Progression of Breast Cancer. World J Oncol 2017;8:162-170.</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10    </w:t>
      </w:r>
      <w:r w:rsidRPr="004D4187">
        <w:rPr>
          <w:rFonts w:ascii="Times New Roman" w:hAnsi="Times New Roman" w:cs="Times New Roman"/>
          <w:noProof/>
          <w:lang w:val="en-US"/>
        </w:rPr>
        <w:tab/>
        <w:t>Li J, Wang W, Sun Y, Zhu Y: CTLA-4 polymorphisms and predisposition to digestive system malignancies: a meta-analysis of 31 published studies. World J Surg Oncol 2020;18:55.</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11    </w:t>
      </w:r>
      <w:r w:rsidRPr="004D4187">
        <w:rPr>
          <w:rFonts w:ascii="Times New Roman" w:hAnsi="Times New Roman" w:cs="Times New Roman"/>
          <w:noProof/>
          <w:lang w:val="en-US"/>
        </w:rPr>
        <w:tab/>
        <w:t>Jiang B: Current Evidence on the Association between Cytotoxic T-Lymphocyte Antigen 4 +49G &gt; A Polymorphism and Digestive System Cancer Risks: a Meta-analysis Involving 11,923 Subjects; 2013.</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12    </w:t>
      </w:r>
      <w:r w:rsidRPr="004D4187">
        <w:rPr>
          <w:rFonts w:ascii="Times New Roman" w:hAnsi="Times New Roman" w:cs="Times New Roman"/>
          <w:noProof/>
          <w:lang w:val="en-US"/>
        </w:rPr>
        <w:tab/>
        <w:t>Wang Y, Wang X, Zhao R: The association of CTLA-4 A49G polymorphism with colorectal cancer risk in a Chinese Han population. Int J Immunogenet 2015;42:93-99.</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13    </w:t>
      </w:r>
      <w:r w:rsidRPr="004D4187">
        <w:rPr>
          <w:rFonts w:ascii="Times New Roman" w:hAnsi="Times New Roman" w:cs="Times New Roman"/>
          <w:noProof/>
          <w:lang w:val="en-US"/>
        </w:rPr>
        <w:tab/>
        <w:t>Zhang Y, Zhang S, Xia W, Dong Z: Association of cytotoxic T-lymphocyte antigen 4 rs231775 gene polymorphism with colorectal cancer risk. J Cancer Res Ther 2018;14:S526-S532.</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14    </w:t>
      </w:r>
      <w:r w:rsidRPr="004D4187">
        <w:rPr>
          <w:rFonts w:ascii="Times New Roman" w:hAnsi="Times New Roman" w:cs="Times New Roman"/>
          <w:noProof/>
          <w:lang w:val="en-US"/>
        </w:rPr>
        <w:tab/>
        <w:t>Wang C, Liu W, Zhao L, Dong Z: Association of cytotoxic T-lymphocyte antigen-4 + 49A/G gene polymorphism with hepatocellular carcinoma risk in Chinese. J Cancer Res Ther 2018;14:S1117-S1120.</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15    </w:t>
      </w:r>
      <w:r w:rsidRPr="004D4187">
        <w:rPr>
          <w:rFonts w:ascii="Times New Roman" w:hAnsi="Times New Roman" w:cs="Times New Roman"/>
          <w:noProof/>
          <w:lang w:val="en-US"/>
        </w:rPr>
        <w:tab/>
        <w:t>Wang X, Liu Z: Systematic meta-analysis of genetic variants associated with osteosarcoma susceptibility. Medicine (Baltimore) 2018;97:e12525.</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16    </w:t>
      </w:r>
      <w:r w:rsidRPr="004D4187">
        <w:rPr>
          <w:rFonts w:ascii="Times New Roman" w:hAnsi="Times New Roman" w:cs="Times New Roman"/>
          <w:noProof/>
          <w:lang w:val="en-US"/>
        </w:rPr>
        <w:tab/>
        <w:t>Bilbao-Aldaiturriaga N, Patino-Garcia A, Martin-Guerrero I, Garcia-Orad A: Cytotoxic T lymphocyte-associated antigen 4 rs231775 polymorphism and osteosarcoma. Neoplasma 2017;64:299-304.</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17    </w:t>
      </w:r>
      <w:r w:rsidRPr="004D4187">
        <w:rPr>
          <w:rFonts w:ascii="Times New Roman" w:hAnsi="Times New Roman" w:cs="Times New Roman"/>
          <w:noProof/>
          <w:lang w:val="en-US"/>
        </w:rPr>
        <w:tab/>
        <w:t>Dai Z, Feng C, Zhang W, Liu J, Cao X, Zhang H, Liu Y, Wang M, Liu X, Dai Z: Lack of association between cytotoxic T-lymphocyte antigen-4 gene polymorphisms and lymphoid malignancy risk: evidence from a meta-analysis. Ann Hematol 2016;95:1685-1694.</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18    </w:t>
      </w:r>
      <w:r w:rsidRPr="004D4187">
        <w:rPr>
          <w:rFonts w:ascii="Times New Roman" w:hAnsi="Times New Roman" w:cs="Times New Roman"/>
          <w:noProof/>
          <w:lang w:val="en-US"/>
        </w:rPr>
        <w:tab/>
        <w:t>Geng R, Song F, Yang X, Sun P, Hu J, Zhu C, Zhu B, Fan W: Association between cytotoxic T lymphocyte antigen-4 +49A/G, -1722T/C, and -1661A/G polymorphisms and cancer risk: a meta-analysis. Tumour Biol 2014;35:3627-3639.</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19    </w:t>
      </w:r>
      <w:r w:rsidRPr="004D4187">
        <w:rPr>
          <w:rFonts w:ascii="Times New Roman" w:hAnsi="Times New Roman" w:cs="Times New Roman"/>
          <w:noProof/>
          <w:lang w:val="en-US"/>
        </w:rPr>
        <w:tab/>
        <w:t>Lee SY, Jung DK, Choi JE, Jin CC, Hong MJ, Do SK, Kang HG, Lee WK, Seok Y, Lee EB, Jeong JY, Shin KM, Yoo SS, Lee J, Cha SI, Kim CH, Park JY: Functional polymorphisms in PD-L1 gene are associated with the prognosis of patients with early stage non-small cell lung cancer. Gene 2017;599:28-35.</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lastRenderedPageBreak/>
        <w:tab/>
        <w:t xml:space="preserve">20    </w:t>
      </w:r>
      <w:r w:rsidRPr="004D4187">
        <w:rPr>
          <w:rFonts w:ascii="Times New Roman" w:hAnsi="Times New Roman" w:cs="Times New Roman"/>
          <w:noProof/>
          <w:lang w:val="en-US"/>
        </w:rPr>
        <w:tab/>
        <w:t>Khaghanzadeh N, Erfani N, Ghayumi MA, Ghaderi A: CTLA4 gene variations and haplotypes in patients with lung cancer. Cancer Genet Cytogenet 2010;196:171-174.</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21    </w:t>
      </w:r>
      <w:r w:rsidRPr="004D4187">
        <w:rPr>
          <w:rFonts w:ascii="Times New Roman" w:hAnsi="Times New Roman" w:cs="Times New Roman"/>
          <w:noProof/>
          <w:lang w:val="en-US"/>
        </w:rPr>
        <w:tab/>
        <w:t>Sun T, Zhou Y, Yang M, Hu Z, Tan W, Han X, Shi Y, Yao J, Guo Y, Yu D, Tian T, Zhou X, Shen H, Lin D: Functional genetic variations in cytotoxic T-lymphocyte antigen 4 and susceptibility to multiple types of cancer. Cancer Res 2008;68:7025-7034.</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22    </w:t>
      </w:r>
      <w:r w:rsidRPr="004D4187">
        <w:rPr>
          <w:rFonts w:ascii="Times New Roman" w:hAnsi="Times New Roman" w:cs="Times New Roman"/>
          <w:noProof/>
          <w:lang w:val="en-US"/>
        </w:rPr>
        <w:tab/>
        <w:t>Zhang Y, Zhang J, Deng Y, Tian C, Li X, Huang J, Fan H: Polymorphisms in the cytotoxic T-lymphocyte antigen 4 gene and cancer risk: A meta-analysis. Cancer 2011.</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r w:rsidRPr="004D4187">
        <w:rPr>
          <w:rFonts w:ascii="Times New Roman" w:hAnsi="Times New Roman" w:cs="Times New Roman"/>
          <w:noProof/>
          <w:lang w:val="en-US"/>
        </w:rPr>
        <w:tab/>
        <w:t xml:space="preserve">23    </w:t>
      </w:r>
      <w:r w:rsidRPr="004D4187">
        <w:rPr>
          <w:rFonts w:ascii="Times New Roman" w:hAnsi="Times New Roman" w:cs="Times New Roman"/>
          <w:noProof/>
          <w:lang w:val="en-US"/>
        </w:rPr>
        <w:tab/>
        <w:t>Yan Q, Chen P, Lu A, Zhao P, Gu A: Association between CTLA-4 60G/A and -1661A/G polymorphisms and the risk of cancers: a meta-analysis. PLoS One 2013;8:e83710.</w:t>
      </w:r>
    </w:p>
    <w:p w:rsidR="008113DB" w:rsidRPr="004D4187" w:rsidRDefault="008113DB" w:rsidP="00603E4C">
      <w:pPr>
        <w:tabs>
          <w:tab w:val="right" w:pos="540"/>
          <w:tab w:val="left" w:pos="720"/>
        </w:tabs>
        <w:ind w:left="720" w:hanging="720"/>
        <w:rPr>
          <w:rFonts w:ascii="Times New Roman" w:hAnsi="Times New Roman" w:cs="Times New Roman"/>
          <w:noProof/>
          <w:lang w:val="en-US"/>
        </w:rPr>
      </w:pPr>
    </w:p>
    <w:p w:rsidR="009C06CE" w:rsidRPr="004D4187" w:rsidRDefault="00B41FCD">
      <w:pPr>
        <w:rPr>
          <w:rFonts w:ascii="Times New Roman" w:hAnsi="Times New Roman" w:cs="Times New Roman"/>
          <w:lang w:val="en-US"/>
        </w:rPr>
      </w:pPr>
      <w:r w:rsidRPr="004D4187">
        <w:rPr>
          <w:rFonts w:ascii="Times New Roman" w:hAnsi="Times New Roman" w:cs="Times New Roman"/>
          <w:lang w:val="en-US"/>
        </w:rPr>
        <w:fldChar w:fldCharType="end"/>
      </w:r>
    </w:p>
    <w:sectPr w:rsidR="009C06CE" w:rsidRPr="004D4187" w:rsidSect="007C1335">
      <w:pgSz w:w="16838" w:h="11906" w:orient="landscape"/>
      <w:pgMar w:top="1134" w:right="851" w:bottom="1134"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2"/>
  </w:compat>
  <w:docVars>
    <w:docVar w:name="REFMGR.InstantFormat" w:val="&lt;ENInstantFormat&gt;&lt;Enabled&gt;1&lt;/Enabled&gt;&lt;ScanUnformatted&gt;1&lt;/ScanUnformatted&gt;&lt;ScanChanges&gt;1&lt;/ScanChanges&gt;&lt;/ENInstantFormat&gt;"/>
    <w:docVar w:name="REFMGR.Libraries" w:val="&lt;ENLibraries&gt;&lt;Libraries&gt;&lt;item&gt;bibliografia A&lt;/item&gt;&lt;/Libraries&gt;&lt;/ENLibraries&gt;"/>
  </w:docVars>
  <w:rsids>
    <w:rsidRoot w:val="007C1335"/>
    <w:rsid w:val="00017150"/>
    <w:rsid w:val="000B7610"/>
    <w:rsid w:val="000D5BF2"/>
    <w:rsid w:val="00137398"/>
    <w:rsid w:val="00150B8B"/>
    <w:rsid w:val="00155199"/>
    <w:rsid w:val="001A4A53"/>
    <w:rsid w:val="001D6CDA"/>
    <w:rsid w:val="0021108E"/>
    <w:rsid w:val="002221E3"/>
    <w:rsid w:val="003125DE"/>
    <w:rsid w:val="00314A4B"/>
    <w:rsid w:val="00325860"/>
    <w:rsid w:val="00346E0D"/>
    <w:rsid w:val="0037408A"/>
    <w:rsid w:val="004725D1"/>
    <w:rsid w:val="004D4187"/>
    <w:rsid w:val="00516ED6"/>
    <w:rsid w:val="00536D8D"/>
    <w:rsid w:val="00603E4C"/>
    <w:rsid w:val="00643131"/>
    <w:rsid w:val="006E136F"/>
    <w:rsid w:val="007C1335"/>
    <w:rsid w:val="008113DB"/>
    <w:rsid w:val="00872F45"/>
    <w:rsid w:val="008925FC"/>
    <w:rsid w:val="008C7753"/>
    <w:rsid w:val="008D5628"/>
    <w:rsid w:val="008E206F"/>
    <w:rsid w:val="009C06CE"/>
    <w:rsid w:val="009D2C28"/>
    <w:rsid w:val="00A11B5A"/>
    <w:rsid w:val="00A47FF1"/>
    <w:rsid w:val="00B41FCD"/>
    <w:rsid w:val="00C13B2B"/>
    <w:rsid w:val="00C74D13"/>
    <w:rsid w:val="00C87E1F"/>
    <w:rsid w:val="00CC1F84"/>
    <w:rsid w:val="00D10B85"/>
    <w:rsid w:val="00D16419"/>
    <w:rsid w:val="00D511D7"/>
    <w:rsid w:val="00D77502"/>
    <w:rsid w:val="00DE10F5"/>
    <w:rsid w:val="00E910CA"/>
    <w:rsid w:val="00F37912"/>
    <w:rsid w:val="00F4584F"/>
    <w:rsid w:val="00F45A08"/>
    <w:rsid w:val="00F66999"/>
    <w:rsid w:val="00FC628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pPr>
        <w:ind w:firstLine="42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C74D13"/>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uiPriority w:val="59"/>
    <w:rsid w:val="007C13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TotalTime>
  <Pages>3</Pages>
  <Words>5219</Words>
  <Characters>31315</Characters>
  <Application>Microsoft Office Word</Application>
  <DocSecurity>0</DocSecurity>
  <Lines>260</Lines>
  <Paragraphs>7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6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K</dc:creator>
  <cp:lastModifiedBy>Monika Jasek</cp:lastModifiedBy>
  <cp:revision>19</cp:revision>
  <dcterms:created xsi:type="dcterms:W3CDTF">2020-09-11T18:52:00Z</dcterms:created>
  <dcterms:modified xsi:type="dcterms:W3CDTF">2020-11-07T15:19:00Z</dcterms:modified>
</cp:coreProperties>
</file>